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4A1B03E4"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4D00A6">
              <w:rPr>
                <w:webHidden/>
              </w:rPr>
              <w:t>i</w:t>
            </w:r>
            <w:r w:rsidR="00236413" w:rsidRPr="00236413">
              <w:rPr>
                <w:webHidden/>
              </w:rPr>
              <w:fldChar w:fldCharType="end"/>
            </w:r>
          </w:hyperlink>
        </w:p>
        <w:p w14:paraId="6C4A4ABD" w14:textId="2A7C298B" w:rsidR="00236413" w:rsidRPr="00236413" w:rsidRDefault="00000000">
          <w:pPr>
            <w:pStyle w:val="TOC1"/>
            <w:rPr>
              <w:rFonts w:eastAsiaTheme="minorEastAsia"/>
              <w:b w:val="0"/>
              <w:bCs w:val="0"/>
              <w:kern w:val="2"/>
              <w14:ligatures w14:val="standardContextual"/>
            </w:rPr>
          </w:pPr>
          <w:hyperlink w:anchor="_Toc141255438" w:history="1">
            <w:r w:rsidR="00236413" w:rsidRPr="00236413">
              <w:rPr>
                <w:rStyle w:val="Hyperlink"/>
              </w:rPr>
              <w:t>DAFTAR ISI</w:t>
            </w:r>
            <w:r w:rsidR="00236413" w:rsidRPr="00236413">
              <w:rPr>
                <w:webHidden/>
              </w:rPr>
              <w:tab/>
            </w:r>
            <w:r w:rsidR="00236413" w:rsidRPr="00236413">
              <w:rPr>
                <w:webHidden/>
              </w:rPr>
              <w:fldChar w:fldCharType="begin"/>
            </w:r>
            <w:r w:rsidR="00236413" w:rsidRPr="00236413">
              <w:rPr>
                <w:webHidden/>
              </w:rPr>
              <w:instrText xml:space="preserve"> PAGEREF _Toc141255438 \h </w:instrText>
            </w:r>
            <w:r w:rsidR="00236413" w:rsidRPr="00236413">
              <w:rPr>
                <w:webHidden/>
              </w:rPr>
            </w:r>
            <w:r w:rsidR="00236413" w:rsidRPr="00236413">
              <w:rPr>
                <w:webHidden/>
              </w:rPr>
              <w:fldChar w:fldCharType="separate"/>
            </w:r>
            <w:r w:rsidR="004D00A6">
              <w:rPr>
                <w:webHidden/>
              </w:rPr>
              <w:t>ii</w:t>
            </w:r>
            <w:r w:rsidR="00236413" w:rsidRPr="00236413">
              <w:rPr>
                <w:webHidden/>
              </w:rPr>
              <w:fldChar w:fldCharType="end"/>
            </w:r>
          </w:hyperlink>
        </w:p>
        <w:p w14:paraId="7922281F" w14:textId="0DEED557" w:rsidR="00236413" w:rsidRPr="00236413" w:rsidRDefault="00000000">
          <w:pPr>
            <w:pStyle w:val="TOC1"/>
            <w:rPr>
              <w:rFonts w:eastAsiaTheme="minorEastAsia"/>
              <w:b w:val="0"/>
              <w:bCs w:val="0"/>
              <w:kern w:val="2"/>
              <w14:ligatures w14:val="standardContextual"/>
            </w:rPr>
          </w:pPr>
          <w:hyperlink w:anchor="_Toc141255439" w:history="1">
            <w:r w:rsidR="00236413" w:rsidRPr="00236413">
              <w:rPr>
                <w:rStyle w:val="Hyperlink"/>
              </w:rPr>
              <w:t>BAB I  PENDAHULUAN</w:t>
            </w:r>
            <w:r w:rsidR="00236413" w:rsidRPr="00236413">
              <w:rPr>
                <w:webHidden/>
              </w:rPr>
              <w:tab/>
            </w:r>
            <w:r w:rsidR="00236413" w:rsidRPr="00236413">
              <w:rPr>
                <w:webHidden/>
              </w:rPr>
              <w:fldChar w:fldCharType="begin"/>
            </w:r>
            <w:r w:rsidR="00236413" w:rsidRPr="00236413">
              <w:rPr>
                <w:webHidden/>
              </w:rPr>
              <w:instrText xml:space="preserve"> PAGEREF _Toc141255439 \h </w:instrText>
            </w:r>
            <w:r w:rsidR="00236413" w:rsidRPr="00236413">
              <w:rPr>
                <w:webHidden/>
              </w:rPr>
            </w:r>
            <w:r w:rsidR="00236413" w:rsidRPr="00236413">
              <w:rPr>
                <w:webHidden/>
              </w:rPr>
              <w:fldChar w:fldCharType="separate"/>
            </w:r>
            <w:r w:rsidR="004D00A6">
              <w:rPr>
                <w:webHidden/>
              </w:rPr>
              <w:t>1</w:t>
            </w:r>
            <w:r w:rsidR="00236413" w:rsidRPr="00236413">
              <w:rPr>
                <w:webHidden/>
              </w:rPr>
              <w:fldChar w:fldCharType="end"/>
            </w:r>
          </w:hyperlink>
        </w:p>
        <w:p w14:paraId="2E6A2A05" w14:textId="7271F1F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00236413" w:rsidRPr="00236413">
              <w:rPr>
                <w:rStyle w:val="Hyperlink"/>
                <w:rFonts w:ascii="Times New Roman" w:hAnsi="Times New Roman" w:cs="Times New Roman"/>
                <w:noProof/>
                <w:sz w:val="24"/>
                <w:szCs w:val="24"/>
              </w:rPr>
              <w:t>1.1 Latar Belakang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w:t>
            </w:r>
            <w:r w:rsidR="00236413" w:rsidRPr="00236413">
              <w:rPr>
                <w:rFonts w:ascii="Times New Roman" w:hAnsi="Times New Roman" w:cs="Times New Roman"/>
                <w:noProof/>
                <w:webHidden/>
                <w:sz w:val="24"/>
                <w:szCs w:val="24"/>
              </w:rPr>
              <w:fldChar w:fldCharType="end"/>
            </w:r>
          </w:hyperlink>
        </w:p>
        <w:p w14:paraId="39DAC5ED" w14:textId="55B219A4"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00236413" w:rsidRPr="00236413">
              <w:rPr>
                <w:rStyle w:val="Hyperlink"/>
                <w:rFonts w:ascii="Times New Roman" w:hAnsi="Times New Roman" w:cs="Times New Roman"/>
                <w:noProof/>
                <w:sz w:val="24"/>
                <w:szCs w:val="24"/>
              </w:rPr>
              <w:t>1.2 Identifikasi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3</w:t>
            </w:r>
            <w:r w:rsidR="00236413" w:rsidRPr="00236413">
              <w:rPr>
                <w:rFonts w:ascii="Times New Roman" w:hAnsi="Times New Roman" w:cs="Times New Roman"/>
                <w:noProof/>
                <w:webHidden/>
                <w:sz w:val="24"/>
                <w:szCs w:val="24"/>
              </w:rPr>
              <w:fldChar w:fldCharType="end"/>
            </w:r>
          </w:hyperlink>
        </w:p>
        <w:p w14:paraId="18E7F336" w14:textId="7510D34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00236413" w:rsidRPr="00236413">
              <w:rPr>
                <w:rStyle w:val="Hyperlink"/>
                <w:rFonts w:ascii="Times New Roman" w:hAnsi="Times New Roman" w:cs="Times New Roman"/>
                <w:noProof/>
                <w:sz w:val="24"/>
                <w:szCs w:val="24"/>
              </w:rPr>
              <w:t>1.3 Bata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156A177E" w14:textId="5CA6E3F3"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00236413" w:rsidRPr="00236413">
              <w:rPr>
                <w:rStyle w:val="Hyperlink"/>
                <w:rFonts w:ascii="Times New Roman" w:hAnsi="Times New Roman" w:cs="Times New Roman"/>
                <w:noProof/>
                <w:sz w:val="24"/>
                <w:szCs w:val="24"/>
              </w:rPr>
              <w:t>1.4 Perumu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2213EB15" w14:textId="200144C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00236413" w:rsidRPr="00236413">
              <w:rPr>
                <w:rStyle w:val="Hyperlink"/>
                <w:rFonts w:ascii="Times New Roman" w:hAnsi="Times New Roman" w:cs="Times New Roman"/>
                <w:noProof/>
                <w:sz w:val="24"/>
                <w:szCs w:val="24"/>
              </w:rPr>
              <w:t>1.5  Tujuan Dan Manfaat Peneliti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712E41D8" w14:textId="3C5E2D2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00236413" w:rsidRPr="00236413">
              <w:rPr>
                <w:rStyle w:val="Hyperlink"/>
                <w:rFonts w:ascii="Times New Roman" w:hAnsi="Times New Roman" w:cs="Times New Roman"/>
                <w:noProof/>
                <w:sz w:val="24"/>
                <w:szCs w:val="24"/>
              </w:rPr>
              <w:t>1.6  Sistematika Penulis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A0E4AC" w14:textId="40D13148" w:rsidR="00236413" w:rsidRPr="00236413" w:rsidRDefault="00000000">
          <w:pPr>
            <w:pStyle w:val="TOC1"/>
            <w:rPr>
              <w:rFonts w:eastAsiaTheme="minorEastAsia"/>
              <w:b w:val="0"/>
              <w:bCs w:val="0"/>
              <w:kern w:val="2"/>
              <w14:ligatures w14:val="standardContextual"/>
            </w:rPr>
          </w:pPr>
          <w:hyperlink w:anchor="_Toc141255446" w:history="1">
            <w:r w:rsidR="00236413" w:rsidRPr="00236413">
              <w:rPr>
                <w:rStyle w:val="Hyperlink"/>
              </w:rPr>
              <w:t>BAB II  LANDASAN TEORI</w:t>
            </w:r>
            <w:r w:rsidR="00236413" w:rsidRPr="00236413">
              <w:rPr>
                <w:webHidden/>
              </w:rPr>
              <w:tab/>
            </w:r>
            <w:r w:rsidR="00236413" w:rsidRPr="00236413">
              <w:rPr>
                <w:webHidden/>
              </w:rPr>
              <w:fldChar w:fldCharType="begin"/>
            </w:r>
            <w:r w:rsidR="00236413" w:rsidRPr="00236413">
              <w:rPr>
                <w:webHidden/>
              </w:rPr>
              <w:instrText xml:space="preserve"> PAGEREF _Toc141255446 \h </w:instrText>
            </w:r>
            <w:r w:rsidR="00236413" w:rsidRPr="00236413">
              <w:rPr>
                <w:webHidden/>
              </w:rPr>
            </w:r>
            <w:r w:rsidR="00236413" w:rsidRPr="00236413">
              <w:rPr>
                <w:webHidden/>
              </w:rPr>
              <w:fldChar w:fldCharType="separate"/>
            </w:r>
            <w:r w:rsidR="004D00A6">
              <w:rPr>
                <w:webHidden/>
              </w:rPr>
              <w:t>6</w:t>
            </w:r>
            <w:r w:rsidR="00236413" w:rsidRPr="00236413">
              <w:rPr>
                <w:webHidden/>
              </w:rPr>
              <w:fldChar w:fldCharType="end"/>
            </w:r>
          </w:hyperlink>
        </w:p>
        <w:p w14:paraId="35714EDC" w14:textId="5A75EC27"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00236413" w:rsidRPr="00236413">
              <w:rPr>
                <w:rStyle w:val="Hyperlink"/>
                <w:rFonts w:ascii="Times New Roman" w:hAnsi="Times New Roman" w:cs="Times New Roman"/>
                <w:noProof/>
                <w:sz w:val="24"/>
                <w:szCs w:val="24"/>
              </w:rPr>
              <w:t>2.1 Tinjauan Pustak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56EB267C" w14:textId="60751BA4" w:rsidR="00236413" w:rsidRPr="00236413" w:rsidRDefault="00000000">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00236413" w:rsidRPr="00236413">
              <w:rPr>
                <w:rStyle w:val="Hyperlink"/>
                <w:rFonts w:ascii="Times New Roman" w:hAnsi="Times New Roman" w:cs="Times New Roman"/>
                <w:noProof/>
                <w:sz w:val="24"/>
                <w:szCs w:val="24"/>
              </w:rPr>
              <w:t xml:space="preserve">2.1.1 </w:t>
            </w:r>
            <w:r w:rsidR="00236413" w:rsidRPr="00236413">
              <w:rPr>
                <w:rFonts w:ascii="Times New Roman" w:eastAsiaTheme="minorEastAsia" w:hAnsi="Times New Roman" w:cs="Times New Roman"/>
                <w:noProof/>
                <w:kern w:val="2"/>
                <w:sz w:val="24"/>
                <w:szCs w:val="24"/>
                <w14:ligatures w14:val="standardContextual"/>
              </w:rPr>
              <w:tab/>
            </w:r>
            <w:r w:rsidR="00236413" w:rsidRPr="00236413">
              <w:rPr>
                <w:rStyle w:val="Hyperlink"/>
                <w:rFonts w:ascii="Times New Roman" w:hAnsi="Times New Roman" w:cs="Times New Roman"/>
                <w:noProof/>
                <w:sz w:val="24"/>
                <w:szCs w:val="24"/>
              </w:rPr>
              <w:t>Sistem</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3057B7" w14:textId="5BD02606"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00236413" w:rsidRPr="00236413">
              <w:rPr>
                <w:rStyle w:val="Hyperlink"/>
                <w:rFonts w:ascii="Times New Roman" w:hAnsi="Times New Roman" w:cs="Times New Roman"/>
                <w:noProof/>
                <w:sz w:val="24"/>
                <w:szCs w:val="24"/>
              </w:rPr>
              <w:t>2.1.2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7</w:t>
            </w:r>
            <w:r w:rsidR="00236413" w:rsidRPr="00236413">
              <w:rPr>
                <w:rFonts w:ascii="Times New Roman" w:hAnsi="Times New Roman" w:cs="Times New Roman"/>
                <w:noProof/>
                <w:webHidden/>
                <w:sz w:val="24"/>
                <w:szCs w:val="24"/>
              </w:rPr>
              <w:fldChar w:fldCharType="end"/>
            </w:r>
          </w:hyperlink>
        </w:p>
        <w:p w14:paraId="57A1B3D6" w14:textId="193E428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00236413" w:rsidRPr="00236413">
              <w:rPr>
                <w:rStyle w:val="Hyperlink"/>
                <w:rFonts w:ascii="Times New Roman" w:hAnsi="Times New Roman" w:cs="Times New Roman"/>
                <w:noProof/>
                <w:sz w:val="24"/>
                <w:szCs w:val="24"/>
              </w:rPr>
              <w:t>2.1.3 Sistem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717D06F6" w14:textId="3F0F83B0"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00236413" w:rsidRPr="00236413">
              <w:rPr>
                <w:rStyle w:val="Hyperlink"/>
                <w:rFonts w:ascii="Times New Roman" w:hAnsi="Times New Roman" w:cs="Times New Roman"/>
                <w:noProof/>
                <w:sz w:val="24"/>
                <w:szCs w:val="24"/>
              </w:rPr>
              <w:t>2.1.4 Sistem Informasi Pendafta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6480EC9F" w14:textId="00F2DAE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00236413" w:rsidRPr="00236413">
              <w:rPr>
                <w:rStyle w:val="Hyperlink"/>
                <w:rFonts w:ascii="Times New Roman" w:hAnsi="Times New Roman" w:cs="Times New Roman"/>
                <w:noProof/>
                <w:sz w:val="24"/>
                <w:szCs w:val="24"/>
              </w:rPr>
              <w:t xml:space="preserve">2.1.5 </w:t>
            </w:r>
            <w:r w:rsidR="00236413" w:rsidRPr="00236413">
              <w:rPr>
                <w:rStyle w:val="Hyperlink"/>
                <w:rFonts w:ascii="Times New Roman" w:hAnsi="Times New Roman" w:cs="Times New Roman"/>
                <w:i/>
                <w:iCs/>
                <w:noProof/>
                <w:sz w:val="24"/>
                <w:szCs w:val="24"/>
              </w:rPr>
              <w:t>Website</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9</w:t>
            </w:r>
            <w:r w:rsidR="00236413" w:rsidRPr="00236413">
              <w:rPr>
                <w:rFonts w:ascii="Times New Roman" w:hAnsi="Times New Roman" w:cs="Times New Roman"/>
                <w:noProof/>
                <w:webHidden/>
                <w:sz w:val="24"/>
                <w:szCs w:val="24"/>
              </w:rPr>
              <w:fldChar w:fldCharType="end"/>
            </w:r>
          </w:hyperlink>
        </w:p>
        <w:p w14:paraId="41028746" w14:textId="0F4D8ED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00236413" w:rsidRPr="00236413">
              <w:rPr>
                <w:rStyle w:val="Hyperlink"/>
                <w:rFonts w:ascii="Times New Roman" w:hAnsi="Times New Roman" w:cs="Times New Roman"/>
                <w:noProof/>
                <w:sz w:val="24"/>
                <w:szCs w:val="24"/>
              </w:rPr>
              <w:t xml:space="preserve">2.1.6 </w:t>
            </w:r>
            <w:r w:rsidR="00236413" w:rsidRPr="00236413">
              <w:rPr>
                <w:rStyle w:val="Hyperlink"/>
                <w:rFonts w:ascii="Times New Roman" w:hAnsi="Times New Roman" w:cs="Times New Roman"/>
                <w:i/>
                <w:iCs/>
                <w:noProof/>
                <w:sz w:val="24"/>
                <w:szCs w:val="24"/>
              </w:rPr>
              <w:t>Hyper Text Markup Language (HT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0</w:t>
            </w:r>
            <w:r w:rsidR="00236413" w:rsidRPr="00236413">
              <w:rPr>
                <w:rFonts w:ascii="Times New Roman" w:hAnsi="Times New Roman" w:cs="Times New Roman"/>
                <w:noProof/>
                <w:webHidden/>
                <w:sz w:val="24"/>
                <w:szCs w:val="24"/>
              </w:rPr>
              <w:fldChar w:fldCharType="end"/>
            </w:r>
          </w:hyperlink>
        </w:p>
        <w:p w14:paraId="190C5768" w14:textId="4C89C12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00236413" w:rsidRPr="00236413">
              <w:rPr>
                <w:rStyle w:val="Hyperlink"/>
                <w:rFonts w:ascii="Times New Roman" w:hAnsi="Times New Roman" w:cs="Times New Roman"/>
                <w:noProof/>
                <w:sz w:val="24"/>
                <w:szCs w:val="24"/>
              </w:rPr>
              <w:t xml:space="preserve">2.1.7 </w:t>
            </w:r>
            <w:r w:rsidR="00236413" w:rsidRPr="00236413">
              <w:rPr>
                <w:rStyle w:val="Hyperlink"/>
                <w:rFonts w:ascii="Times New Roman" w:hAnsi="Times New Roman" w:cs="Times New Roman"/>
                <w:i/>
                <w:iCs/>
                <w:noProof/>
                <w:sz w:val="24"/>
                <w:szCs w:val="24"/>
              </w:rPr>
              <w:t>PH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0981F57F" w14:textId="198F010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00236413" w:rsidRPr="00236413">
              <w:rPr>
                <w:rStyle w:val="Hyperlink"/>
                <w:rFonts w:ascii="Times New Roman" w:hAnsi="Times New Roman" w:cs="Times New Roman"/>
                <w:noProof/>
                <w:sz w:val="24"/>
                <w:szCs w:val="24"/>
              </w:rPr>
              <w:t xml:space="preserve">2.1.8 </w:t>
            </w:r>
            <w:r w:rsidR="00236413" w:rsidRPr="00236413">
              <w:rPr>
                <w:rStyle w:val="Hyperlink"/>
                <w:rFonts w:ascii="Times New Roman" w:hAnsi="Times New Roman" w:cs="Times New Roman"/>
                <w:i/>
                <w:iCs/>
                <w:noProof/>
                <w:sz w:val="24"/>
                <w:szCs w:val="24"/>
              </w:rPr>
              <w:t>Bootstra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59B3ABE7" w14:textId="732BA1A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00236413" w:rsidRPr="00236413">
              <w:rPr>
                <w:rStyle w:val="Hyperlink"/>
                <w:rFonts w:ascii="Times New Roman" w:hAnsi="Times New Roman" w:cs="Times New Roman"/>
                <w:noProof/>
                <w:sz w:val="24"/>
                <w:szCs w:val="24"/>
              </w:rPr>
              <w:t>2.1.9 Basis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2</w:t>
            </w:r>
            <w:r w:rsidR="00236413" w:rsidRPr="00236413">
              <w:rPr>
                <w:rFonts w:ascii="Times New Roman" w:hAnsi="Times New Roman" w:cs="Times New Roman"/>
                <w:noProof/>
                <w:webHidden/>
                <w:sz w:val="24"/>
                <w:szCs w:val="24"/>
              </w:rPr>
              <w:fldChar w:fldCharType="end"/>
            </w:r>
          </w:hyperlink>
        </w:p>
        <w:p w14:paraId="5CD6A18C" w14:textId="6C467AE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00236413" w:rsidRPr="00236413">
              <w:rPr>
                <w:rStyle w:val="Hyperlink"/>
                <w:rFonts w:ascii="Times New Roman" w:hAnsi="Times New Roman" w:cs="Times New Roman"/>
                <w:noProof/>
                <w:sz w:val="24"/>
                <w:szCs w:val="24"/>
              </w:rPr>
              <w:t>2.1.10 Larave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3</w:t>
            </w:r>
            <w:r w:rsidR="00236413" w:rsidRPr="00236413">
              <w:rPr>
                <w:rFonts w:ascii="Times New Roman" w:hAnsi="Times New Roman" w:cs="Times New Roman"/>
                <w:noProof/>
                <w:webHidden/>
                <w:sz w:val="24"/>
                <w:szCs w:val="24"/>
              </w:rPr>
              <w:fldChar w:fldCharType="end"/>
            </w:r>
          </w:hyperlink>
        </w:p>
        <w:p w14:paraId="31004F87" w14:textId="0E1FA07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00236413" w:rsidRPr="00236413">
              <w:rPr>
                <w:rStyle w:val="Hyperlink"/>
                <w:rFonts w:ascii="Times New Roman" w:hAnsi="Times New Roman" w:cs="Times New Roman"/>
                <w:noProof/>
                <w:sz w:val="24"/>
                <w:szCs w:val="24"/>
              </w:rPr>
              <w:t>2.1.11 ERD (</w:t>
            </w:r>
            <w:r w:rsidR="00236413" w:rsidRPr="00236413">
              <w:rPr>
                <w:rStyle w:val="Hyperlink"/>
                <w:rFonts w:ascii="Times New Roman" w:hAnsi="Times New Roman" w:cs="Times New Roman"/>
                <w:i/>
                <w:iCs/>
                <w:noProof/>
                <w:sz w:val="24"/>
                <w:szCs w:val="24"/>
              </w:rPr>
              <w:t>Entity Relationship Diagram</w:t>
            </w:r>
            <w:r w:rsidR="00236413" w:rsidRPr="00236413">
              <w:rPr>
                <w:rStyle w:val="Hyperlink"/>
                <w:rFonts w:ascii="Times New Roman" w:hAnsi="Times New Roman" w:cs="Times New Roman"/>
                <w:noProof/>
                <w:sz w:val="24"/>
                <w:szCs w:val="24"/>
              </w:rPr>
              <w: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73F7B572" w14:textId="4E9D4B5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00236413" w:rsidRPr="00236413">
              <w:rPr>
                <w:rStyle w:val="Hyperlink"/>
                <w:rFonts w:ascii="Times New Roman" w:hAnsi="Times New Roman" w:cs="Times New Roman"/>
                <w:noProof/>
                <w:sz w:val="24"/>
                <w:szCs w:val="24"/>
              </w:rPr>
              <w:t>2.1.12 Normalis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00F8DA97" w14:textId="0A74F51C"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00236413" w:rsidRPr="00236413">
              <w:rPr>
                <w:rStyle w:val="Hyperlink"/>
                <w:rFonts w:ascii="Times New Roman" w:hAnsi="Times New Roman" w:cs="Times New Roman"/>
                <w:noProof/>
                <w:sz w:val="24"/>
                <w:szCs w:val="24"/>
              </w:rPr>
              <w:t xml:space="preserve">2.1.13 </w:t>
            </w:r>
            <w:r w:rsidR="00236413" w:rsidRPr="00236413">
              <w:rPr>
                <w:rStyle w:val="Hyperlink"/>
                <w:rFonts w:ascii="Times New Roman" w:hAnsi="Times New Roman" w:cs="Times New Roman"/>
                <w:i/>
                <w:iCs/>
                <w:noProof/>
                <w:sz w:val="24"/>
                <w:szCs w:val="24"/>
              </w:rPr>
              <w:t>Unified Modeling Language (U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65E69637" w14:textId="4EF8DD93"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00236413" w:rsidRPr="00236413">
              <w:rPr>
                <w:rStyle w:val="Hyperlink"/>
                <w:rFonts w:ascii="Times New Roman" w:hAnsi="Times New Roman" w:cs="Times New Roman"/>
                <w:noProof/>
                <w:sz w:val="24"/>
                <w:szCs w:val="24"/>
              </w:rPr>
              <w:t xml:space="preserve">2.1.14 </w:t>
            </w:r>
            <w:r w:rsidR="00236413" w:rsidRPr="00236413">
              <w:rPr>
                <w:rStyle w:val="Hyperlink"/>
                <w:rFonts w:ascii="Times New Roman" w:hAnsi="Times New Roman" w:cs="Times New Roman"/>
                <w:i/>
                <w:iCs/>
                <w:noProof/>
                <w:sz w:val="24"/>
                <w:szCs w:val="24"/>
              </w:rPr>
              <w:t>MySQ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5A1DA122" w14:textId="4617C2C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00236413" w:rsidRPr="00236413">
              <w:rPr>
                <w:rStyle w:val="Hyperlink"/>
                <w:rFonts w:ascii="Times New Roman" w:hAnsi="Times New Roman" w:cs="Times New Roman"/>
                <w:noProof/>
                <w:sz w:val="24"/>
                <w:szCs w:val="24"/>
              </w:rPr>
              <w:t xml:space="preserve">2.1.15 </w:t>
            </w:r>
            <w:r w:rsidR="00236413" w:rsidRPr="00236413">
              <w:rPr>
                <w:rStyle w:val="Hyperlink"/>
                <w:rFonts w:ascii="Times New Roman" w:hAnsi="Times New Roman" w:cs="Times New Roman"/>
                <w:i/>
                <w:iCs/>
                <w:noProof/>
                <w:sz w:val="24"/>
                <w:szCs w:val="24"/>
              </w:rPr>
              <w:t>Larago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9</w:t>
            </w:r>
            <w:r w:rsidR="00236413" w:rsidRPr="00236413">
              <w:rPr>
                <w:rFonts w:ascii="Times New Roman" w:hAnsi="Times New Roman" w:cs="Times New Roman"/>
                <w:noProof/>
                <w:webHidden/>
                <w:sz w:val="24"/>
                <w:szCs w:val="24"/>
              </w:rPr>
              <w:fldChar w:fldCharType="end"/>
            </w:r>
          </w:hyperlink>
        </w:p>
        <w:p w14:paraId="3DBB82E6" w14:textId="2137E9C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00236413" w:rsidRPr="00236413">
              <w:rPr>
                <w:rStyle w:val="Hyperlink"/>
                <w:rFonts w:ascii="Times New Roman" w:hAnsi="Times New Roman" w:cs="Times New Roman"/>
                <w:noProof/>
                <w:sz w:val="24"/>
                <w:szCs w:val="24"/>
              </w:rPr>
              <w:t xml:space="preserve">2.1.16 </w:t>
            </w:r>
            <w:r w:rsidR="00236413" w:rsidRPr="00236413">
              <w:rPr>
                <w:rStyle w:val="Hyperlink"/>
                <w:rFonts w:ascii="Times New Roman" w:hAnsi="Times New Roman" w:cs="Times New Roman"/>
                <w:i/>
                <w:iCs/>
                <w:noProof/>
                <w:sz w:val="24"/>
                <w:szCs w:val="24"/>
              </w:rPr>
              <w:t>SWO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D997A75" w14:textId="1FC1009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00236413" w:rsidRPr="00236413">
              <w:rPr>
                <w:rStyle w:val="Hyperlink"/>
                <w:rFonts w:ascii="Times New Roman" w:hAnsi="Times New Roman" w:cs="Times New Roman"/>
                <w:noProof/>
                <w:sz w:val="24"/>
                <w:szCs w:val="24"/>
              </w:rPr>
              <w:t xml:space="preserve">2.1.17 </w:t>
            </w:r>
            <w:r w:rsidR="00236413" w:rsidRPr="00236413">
              <w:rPr>
                <w:rStyle w:val="Hyperlink"/>
                <w:rFonts w:ascii="Times New Roman" w:hAnsi="Times New Roman" w:cs="Times New Roman"/>
                <w:i/>
                <w:iCs/>
                <w:noProof/>
                <w:sz w:val="24"/>
                <w:szCs w:val="24"/>
              </w:rPr>
              <w:t>Blackbox</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63FBD097" w14:textId="074AB9EF"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00236413" w:rsidRPr="00236413">
              <w:rPr>
                <w:rStyle w:val="Hyperlink"/>
                <w:rFonts w:ascii="Times New Roman" w:hAnsi="Times New Roman" w:cs="Times New Roman"/>
                <w:noProof/>
                <w:sz w:val="24"/>
                <w:szCs w:val="24"/>
              </w:rPr>
              <w:t>2.1.18 Pengujian Be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22</w:t>
            </w:r>
            <w:r w:rsidR="00236413" w:rsidRPr="00236413">
              <w:rPr>
                <w:rFonts w:ascii="Times New Roman" w:hAnsi="Times New Roman" w:cs="Times New Roman"/>
                <w:noProof/>
                <w:webHidden/>
                <w:sz w:val="24"/>
                <w:szCs w:val="24"/>
              </w:rPr>
              <w:fldChar w:fldCharType="end"/>
            </w:r>
          </w:hyperlink>
        </w:p>
        <w:p w14:paraId="4E7E14E2" w14:textId="1C84BA2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00236413" w:rsidRPr="00236413">
              <w:rPr>
                <w:rStyle w:val="Hyperlink"/>
                <w:rFonts w:ascii="Times New Roman" w:hAnsi="Times New Roman" w:cs="Times New Roman"/>
                <w:noProof/>
                <w:sz w:val="24"/>
                <w:szCs w:val="24"/>
              </w:rPr>
              <w:t>2.1.19 Pengujian Alf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55F40EBF" w14:textId="4F418563"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00236413" w:rsidRPr="00236413">
              <w:rPr>
                <w:rStyle w:val="Hyperlink"/>
                <w:rFonts w:ascii="Times New Roman" w:hAnsi="Times New Roman" w:cs="Times New Roman"/>
                <w:noProof/>
                <w:sz w:val="24"/>
                <w:szCs w:val="24"/>
              </w:rPr>
              <w:t>2.2 Penelitian Terkai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EE69DC4" w14:textId="62E28702" w:rsidR="00236413" w:rsidRPr="00236413" w:rsidRDefault="00000000">
          <w:pPr>
            <w:pStyle w:val="TOC1"/>
            <w:rPr>
              <w:rFonts w:eastAsiaTheme="minorEastAsia"/>
              <w:b w:val="0"/>
              <w:bCs w:val="0"/>
              <w:kern w:val="2"/>
              <w14:ligatures w14:val="standardContextual"/>
            </w:rPr>
          </w:pPr>
          <w:hyperlink w:anchor="_Toc141255468" w:history="1">
            <w:r w:rsidR="00236413" w:rsidRPr="00236413">
              <w:rPr>
                <w:rStyle w:val="Hyperlink"/>
              </w:rPr>
              <w:t>BAB III  METODOLOGI PENELITIAN</w:t>
            </w:r>
            <w:r w:rsidR="00236413" w:rsidRPr="00236413">
              <w:rPr>
                <w:webHidden/>
              </w:rPr>
              <w:tab/>
            </w:r>
            <w:r w:rsidR="00236413" w:rsidRPr="00236413">
              <w:rPr>
                <w:webHidden/>
              </w:rPr>
              <w:fldChar w:fldCharType="begin"/>
            </w:r>
            <w:r w:rsidR="00236413" w:rsidRPr="00236413">
              <w:rPr>
                <w:webHidden/>
              </w:rPr>
              <w:instrText xml:space="preserve"> PAGEREF _Toc141255468 \h </w:instrText>
            </w:r>
            <w:r w:rsidR="00236413" w:rsidRPr="00236413">
              <w:rPr>
                <w:webHidden/>
              </w:rPr>
            </w:r>
            <w:r w:rsidR="00236413" w:rsidRPr="00236413">
              <w:rPr>
                <w:webHidden/>
              </w:rPr>
              <w:fldChar w:fldCharType="separate"/>
            </w:r>
            <w:r w:rsidR="004D00A6">
              <w:rPr>
                <w:webHidden/>
              </w:rPr>
              <w:t>15</w:t>
            </w:r>
            <w:r w:rsidR="00236413" w:rsidRPr="00236413">
              <w:rPr>
                <w:webHidden/>
              </w:rPr>
              <w:fldChar w:fldCharType="end"/>
            </w:r>
          </w:hyperlink>
        </w:p>
        <w:p w14:paraId="403F1CA7" w14:textId="00FCAC5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00236413" w:rsidRPr="00236413">
              <w:rPr>
                <w:rStyle w:val="Hyperlink"/>
                <w:rFonts w:ascii="Times New Roman" w:hAnsi="Times New Roman" w:cs="Times New Roman"/>
                <w:noProof/>
                <w:sz w:val="24"/>
                <w:szCs w:val="24"/>
              </w:rPr>
              <w:t>3.1 Teknik Pengumpulan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5</w:t>
            </w:r>
            <w:r w:rsidR="00236413" w:rsidRPr="00236413">
              <w:rPr>
                <w:rFonts w:ascii="Times New Roman" w:hAnsi="Times New Roman" w:cs="Times New Roman"/>
                <w:noProof/>
                <w:webHidden/>
                <w:sz w:val="24"/>
                <w:szCs w:val="24"/>
              </w:rPr>
              <w:fldChar w:fldCharType="end"/>
            </w:r>
          </w:hyperlink>
        </w:p>
        <w:p w14:paraId="503B1233" w14:textId="741181F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00236413" w:rsidRPr="00236413">
              <w:rPr>
                <w:rStyle w:val="Hyperlink"/>
                <w:rFonts w:ascii="Times New Roman" w:hAnsi="Times New Roman" w:cs="Times New Roman"/>
                <w:noProof/>
                <w:sz w:val="24"/>
                <w:szCs w:val="24"/>
              </w:rPr>
              <w:t>3.2 Model Pengembang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05361F13" w14:textId="5DF5F3D7"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00236413" w:rsidRPr="00236413">
              <w:rPr>
                <w:rStyle w:val="Hyperlink"/>
                <w:rFonts w:ascii="Times New Roman" w:hAnsi="Times New Roman" w:cs="Times New Roman"/>
                <w:noProof/>
                <w:sz w:val="24"/>
                <w:szCs w:val="24"/>
              </w:rPr>
              <w:t>3.3 Kerangka Pemiki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4D00A6">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0852C8A3" w14:textId="5747B7A8" w:rsidR="00236413" w:rsidRPr="00236413" w:rsidRDefault="00000000">
          <w:pPr>
            <w:pStyle w:val="TOC1"/>
            <w:rPr>
              <w:rFonts w:eastAsiaTheme="minorEastAsia"/>
              <w:b w:val="0"/>
              <w:bCs w:val="0"/>
              <w:kern w:val="2"/>
              <w14:ligatures w14:val="standardContextual"/>
            </w:rPr>
          </w:pPr>
          <w:hyperlink w:anchor="_Toc141255472" w:history="1">
            <w:r w:rsidR="00236413" w:rsidRPr="00236413">
              <w:rPr>
                <w:rStyle w:val="Hyperlink"/>
              </w:rPr>
              <w:t>DAFTAR PUSTAKA</w:t>
            </w:r>
            <w:r w:rsidR="00236413" w:rsidRPr="00236413">
              <w:rPr>
                <w:webHidden/>
              </w:rPr>
              <w:tab/>
            </w:r>
            <w:r w:rsidR="00236413" w:rsidRPr="00236413">
              <w:rPr>
                <w:webHidden/>
              </w:rPr>
              <w:fldChar w:fldCharType="begin"/>
            </w:r>
            <w:r w:rsidR="00236413" w:rsidRPr="00236413">
              <w:rPr>
                <w:webHidden/>
              </w:rPr>
              <w:instrText xml:space="preserve"> PAGEREF _Toc141255472 \h </w:instrText>
            </w:r>
            <w:r w:rsidR="00236413" w:rsidRPr="00236413">
              <w:rPr>
                <w:webHidden/>
              </w:rPr>
            </w:r>
            <w:r w:rsidR="00236413" w:rsidRPr="00236413">
              <w:rPr>
                <w:webHidden/>
              </w:rPr>
              <w:fldChar w:fldCharType="separate"/>
            </w:r>
            <w:r w:rsidR="004D00A6">
              <w:rPr>
                <w:webHidden/>
              </w:rPr>
              <w:t>20</w:t>
            </w:r>
            <w:r w:rsidR="00236413"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rsidRPr="00236413">
        <w:rPr>
          <w:rFonts w:ascii="Times New Roman" w:hAnsi="Times New Roman" w:cs="Times New Roman"/>
          <w:sz w:val="24"/>
          <w:szCs w:val="24"/>
        </w:rPr>
        <w:br w:type="page"/>
      </w: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65993243" w:rsidR="005708E8" w:rsidRDefault="00FE5FDA" w:rsidP="005708E8">
      <w:pPr>
        <w:pStyle w:val="ListParagraph"/>
        <w:numPr>
          <w:ilvl w:val="0"/>
          <w:numId w:val="41"/>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p>
    <w:p w14:paraId="6888681A" w14:textId="02C5D471" w:rsidR="005708E8" w:rsidRDefault="00EF629A" w:rsidP="005708E8">
      <w:pPr>
        <w:pStyle w:val="ListParagraph"/>
        <w:numPr>
          <w:ilvl w:val="0"/>
          <w:numId w:val="41"/>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p>
    <w:p w14:paraId="657F2C08" w14:textId="1C92F3BA" w:rsidR="00D55DCE" w:rsidRDefault="00D55DCE" w:rsidP="005708E8">
      <w:pPr>
        <w:pStyle w:val="ListParagraph"/>
        <w:numPr>
          <w:ilvl w:val="0"/>
          <w:numId w:val="41"/>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rsidP="002303B1">
      <w:pPr>
        <w:pStyle w:val="ListParagraph"/>
        <w:numPr>
          <w:ilvl w:val="0"/>
          <w:numId w:val="42"/>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rsidP="00C14FD9">
      <w:pPr>
        <w:pStyle w:val="ListParagraph"/>
        <w:numPr>
          <w:ilvl w:val="0"/>
          <w:numId w:val="42"/>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rsidP="00EF638C">
      <w:pPr>
        <w:pStyle w:val="ListParagraph"/>
        <w:numPr>
          <w:ilvl w:val="0"/>
          <w:numId w:val="7"/>
        </w:numPr>
        <w:ind w:left="426" w:hanging="426"/>
      </w:pPr>
      <w:r>
        <w:lastRenderedPageBreak/>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rsidP="00832D94">
      <w:pPr>
        <w:pStyle w:val="ListParagraph"/>
        <w:numPr>
          <w:ilvl w:val="0"/>
          <w:numId w:val="7"/>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rsidP="00832D94">
      <w:pPr>
        <w:pStyle w:val="ListParagraph"/>
        <w:numPr>
          <w:ilvl w:val="0"/>
          <w:numId w:val="7"/>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rsidP="00E83972">
      <w:pPr>
        <w:pStyle w:val="ListParagraph"/>
        <w:numPr>
          <w:ilvl w:val="0"/>
          <w:numId w:val="4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rsidP="00673586">
      <w:pPr>
        <w:pStyle w:val="ListParagraph"/>
        <w:numPr>
          <w:ilvl w:val="0"/>
          <w:numId w:val="8"/>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rsidP="00673586">
      <w:pPr>
        <w:pStyle w:val="ListParagraph"/>
        <w:numPr>
          <w:ilvl w:val="0"/>
          <w:numId w:val="8"/>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rsidP="00E83972">
      <w:pPr>
        <w:pStyle w:val="ListParagraph"/>
        <w:numPr>
          <w:ilvl w:val="0"/>
          <w:numId w:val="4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rsidP="00673586">
      <w:pPr>
        <w:pStyle w:val="ListParagraph"/>
        <w:numPr>
          <w:ilvl w:val="0"/>
          <w:numId w:val="46"/>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t xml:space="preserve">Penelitian ini memberikan pengalaman serta ilmu yang bermanfaat terkait dengan analisis permasalah di Lembaga Pendidikan, menciptakan solusi serta mengimplementasikan solusi tersebut untuk mengatasi permasalahan yang ada. Selain itu, manfaat yang diperoleh dapat mengembangkan </w:t>
      </w:r>
      <w:r>
        <w:rPr>
          <w:rFonts w:cs="Times New Roman"/>
          <w:szCs w:val="24"/>
        </w:rPr>
        <w:lastRenderedPageBreak/>
        <w:t>kemampuan untuk merancang sistem informasi yang dapat diimplementasikan di dunia nyata.</w:t>
      </w:r>
    </w:p>
    <w:p w14:paraId="15F2038E" w14:textId="7D63C246" w:rsidR="00386056" w:rsidRDefault="00386056" w:rsidP="00386056">
      <w:pPr>
        <w:pStyle w:val="ListParagraph"/>
        <w:numPr>
          <w:ilvl w:val="0"/>
          <w:numId w:val="46"/>
        </w:numPr>
        <w:rPr>
          <w:rFonts w:cs="Times New Roman"/>
          <w:szCs w:val="24"/>
        </w:rPr>
      </w:pPr>
      <w:r>
        <w:rPr>
          <w:rFonts w:cs="Times New Roman"/>
          <w:szCs w:val="24"/>
        </w:rPr>
        <w:t xml:space="preserve">Manfaat untuk </w:t>
      </w:r>
      <w:r>
        <w:rPr>
          <w:rFonts w:cs="Times New Roman"/>
          <w:szCs w:val="24"/>
        </w:rPr>
        <w:t>Universitas</w:t>
      </w:r>
    </w:p>
    <w:p w14:paraId="00CB5300" w14:textId="73DFD091" w:rsidR="00386056" w:rsidRPr="00386056" w:rsidRDefault="00386056" w:rsidP="00386056">
      <w:pPr>
        <w:pStyle w:val="ListParagraph"/>
        <w:rPr>
          <w:rFonts w:cs="Times New Roman"/>
          <w:szCs w:val="24"/>
        </w:rPr>
      </w:pPr>
      <w:r>
        <w:rPr>
          <w:rFonts w:cs="Times New Roman"/>
          <w:szCs w:val="24"/>
        </w:rPr>
        <w:t>Penelitian ini dapat menjadi referensi bagi universitas dalam membangun sistem informasi yang berguna untuk membantu dalam meningkatkan efesiensi dan produktivitas proses pendaftaran mahasiswa baru. Dengan proses yang terkomputerisasi, mengurangi ketergantungan pada proses manual dan mempercepat proses verifikasi data, universitas dapat mengehemat waktu, tempat</w:t>
      </w:r>
      <w:r w:rsidR="007D61D8">
        <w:rPr>
          <w:rFonts w:cs="Times New Roman"/>
          <w:szCs w:val="24"/>
        </w:rPr>
        <w:t xml:space="preserve">, </w:t>
      </w:r>
      <w:r>
        <w:rPr>
          <w:rFonts w:cs="Times New Roman"/>
          <w:szCs w:val="24"/>
        </w:rPr>
        <w:t>biaya</w:t>
      </w:r>
      <w:r w:rsidR="007D61D8">
        <w:rPr>
          <w:rFonts w:cs="Times New Roman"/>
          <w:szCs w:val="24"/>
        </w:rPr>
        <w:t xml:space="preserve"> maupun tenaga</w:t>
      </w:r>
      <w:r w:rsidR="00C6333D">
        <w:rPr>
          <w:rFonts w:cs="Times New Roman"/>
          <w:szCs w:val="24"/>
        </w:rPr>
        <w:t xml:space="preserve"> serta dapat membantu dalam mengelola data mahasiswa baru secara tepat dan akurat</w:t>
      </w:r>
      <w:r>
        <w:rPr>
          <w:rFonts w:cs="Times New Roman"/>
          <w:szCs w:val="24"/>
        </w:rPr>
        <w:t>.</w:t>
      </w:r>
    </w:p>
    <w:p w14:paraId="5A69EE37" w14:textId="0DBB5246" w:rsidR="008B3B8C" w:rsidRDefault="00673586" w:rsidP="00673586">
      <w:pPr>
        <w:pStyle w:val="ListParagraph"/>
        <w:numPr>
          <w:ilvl w:val="0"/>
          <w:numId w:val="46"/>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 xml:space="preserve">Bab ini berisi tentang latar belakang permasalahan, perumusan masalah, tujuan penelitian, manfaat penelitian, batasan, dan asumsi </w:t>
      </w:r>
      <w:r w:rsidRPr="00F73F3D">
        <w:rPr>
          <w:rFonts w:cs="Times New Roman"/>
          <w:szCs w:val="24"/>
          <w:lang w:val="zh-CN"/>
        </w:rPr>
        <w:lastRenderedPageBreak/>
        <w:t>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 xml:space="preserve">dan konfigurasi sistem, serta implementasi basis data, implementasi program, dan pengujian </w:t>
      </w:r>
      <w:r w:rsidR="00BC63D3">
        <w:rPr>
          <w:lang w:val="en-US"/>
        </w:rPr>
        <w:lastRenderedPageBreak/>
        <w:t>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rsidP="007B715F">
      <w:pPr>
        <w:pStyle w:val="ListParagraph"/>
        <w:numPr>
          <w:ilvl w:val="3"/>
          <w:numId w:val="42"/>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rsidP="000F6BC1">
      <w:pPr>
        <w:pStyle w:val="ListParagraph"/>
        <w:numPr>
          <w:ilvl w:val="3"/>
          <w:numId w:val="42"/>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rsidP="00871453">
      <w:pPr>
        <w:pStyle w:val="ListParagraph"/>
        <w:numPr>
          <w:ilvl w:val="3"/>
          <w:numId w:val="42"/>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lastRenderedPageBreak/>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rsidP="00EE5D84">
      <w:pPr>
        <w:pStyle w:val="ListParagraph"/>
        <w:numPr>
          <w:ilvl w:val="0"/>
          <w:numId w:val="43"/>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p>
    <w:p w14:paraId="4EC3F477" w14:textId="71066AA3"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Wawancara</w:t>
      </w:r>
    </w:p>
    <w:p w14:paraId="7951EF7B" w14:textId="5337A3EC" w:rsidR="00FA022A" w:rsidRDefault="00FA022A" w:rsidP="00CF1C17">
      <w:pPr>
        <w:pStyle w:val="ListParagraph"/>
        <w:ind w:left="426"/>
        <w:rPr>
          <w:rFonts w:cs="Times New Roman"/>
          <w:szCs w:val="24"/>
        </w:rPr>
      </w:pPr>
      <w:r>
        <w:rPr>
          <w:rFonts w:cs="Times New Roman"/>
          <w:szCs w:val="24"/>
        </w:rPr>
        <w:t xml:space="preserve">Pada tahap ini penulis mengumpulkan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Studi Pustaka</w:t>
      </w:r>
    </w:p>
    <w:p w14:paraId="7779F688" w14:textId="20D0180B"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oleh penulis agar penulis mudah menerapkannya ke dalam penelitian ilmiah yang sedang dikerjakan.</w:t>
      </w:r>
    </w:p>
    <w:p w14:paraId="2EB22426" w14:textId="3C5FBD0B" w:rsidR="00F71BC7" w:rsidRDefault="00F71BC7" w:rsidP="00F71BC7">
      <w:pPr>
        <w:pStyle w:val="Heading2"/>
      </w:pPr>
      <w:bookmarkStart w:id="35" w:name="_Toc141255470"/>
      <w:r w:rsidRPr="009538A4">
        <w:t>3.</w:t>
      </w:r>
      <w:r w:rsidR="00B069B6">
        <w:t>2</w:t>
      </w:r>
      <w:r>
        <w:t xml:space="preserve"> </w:t>
      </w:r>
      <w:r w:rsidR="00B069B6">
        <w:t>Model Pengembangan</w:t>
      </w:r>
      <w:bookmarkEnd w:id="35"/>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rsidP="00DD02B2">
      <w:pPr>
        <w:pStyle w:val="ListParagraph"/>
        <w:numPr>
          <w:ilvl w:val="3"/>
          <w:numId w:val="4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rsidP="00DD02B2">
      <w:pPr>
        <w:pStyle w:val="ListParagraph"/>
        <w:numPr>
          <w:ilvl w:val="3"/>
          <w:numId w:val="4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6" w:name="_Toc141255471"/>
      <w:r w:rsidRPr="009538A4">
        <w:t>3.</w:t>
      </w:r>
      <w:r>
        <w:t>3 Kerangka Pemikiran</w:t>
      </w:r>
      <w:bookmarkEnd w:id="36"/>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06DB51DC">
            <wp:extent cx="5152445" cy="3753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0855" cy="3774362"/>
                    </a:xfrm>
                    <a:prstGeom prst="rect">
                      <a:avLst/>
                    </a:prstGeom>
                  </pic:spPr>
                </pic:pic>
              </a:graphicData>
            </a:graphic>
          </wp:inline>
        </w:drawing>
      </w:r>
    </w:p>
    <w:p w14:paraId="3E779FD6" w14:textId="532D84C6" w:rsidR="00F37000" w:rsidRPr="00422112" w:rsidRDefault="00F37FCA" w:rsidP="00BF26B8">
      <w:pPr>
        <w:spacing w:after="0" w:line="480" w:lineRule="auto"/>
        <w:jc w:val="both"/>
        <w:rPr>
          <w:rFonts w:ascii="Times New Roman" w:hAnsi="Times New Roman" w:cs="Times New Roman"/>
          <w:sz w:val="24"/>
          <w:szCs w:val="24"/>
        </w:rPr>
        <w:sectPr w:rsidR="00F37000" w:rsidRPr="00422112" w:rsidSect="004D19F8">
          <w:pgSz w:w="11907" w:h="16840" w:code="9"/>
          <w:pgMar w:top="2268" w:right="1701" w:bottom="1701" w:left="2268" w:header="709" w:footer="709" w:gutter="0"/>
          <w:pgNumType w:start="15"/>
          <w:cols w:space="708"/>
          <w:titlePg/>
          <w:docGrid w:linePitch="360"/>
        </w:sect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0DD7190A" w14:textId="0BBE5D65" w:rsidR="00AC05B3" w:rsidRPr="00F37000" w:rsidRDefault="00B135A4" w:rsidP="00F37000">
      <w:pPr>
        <w:pStyle w:val="Heading1"/>
      </w:pPr>
      <w:bookmarkStart w:id="37" w:name="_Toc141255472"/>
      <w:r w:rsidRPr="001E6F47">
        <w:lastRenderedPageBreak/>
        <w:t>DAFTAR PUSTAKA</w:t>
      </w:r>
      <w:bookmarkEnd w:id="37"/>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8C46A6" w14:textId="77777777" w:rsidR="00BF301D" w:rsidRDefault="00BF301D" w:rsidP="00B424EF">
      <w:pPr>
        <w:spacing w:after="0" w:line="240" w:lineRule="auto"/>
      </w:pPr>
      <w:r>
        <w:separator/>
      </w:r>
    </w:p>
  </w:endnote>
  <w:endnote w:type="continuationSeparator" w:id="0">
    <w:p w14:paraId="2EDD7D7C" w14:textId="77777777" w:rsidR="00BF301D" w:rsidRDefault="00BF301D"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EED35" w14:textId="77777777" w:rsidR="00BF301D" w:rsidRDefault="00BF301D" w:rsidP="00B424EF">
      <w:pPr>
        <w:spacing w:after="0" w:line="240" w:lineRule="auto"/>
      </w:pPr>
      <w:r>
        <w:separator/>
      </w:r>
    </w:p>
  </w:footnote>
  <w:footnote w:type="continuationSeparator" w:id="0">
    <w:p w14:paraId="106D976D" w14:textId="77777777" w:rsidR="00BF301D" w:rsidRDefault="00BF301D"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840"/>
    <w:multiLevelType w:val="hybridMultilevel"/>
    <w:tmpl w:val="95C8AB76"/>
    <w:lvl w:ilvl="0" w:tplc="D974E8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5408C4"/>
    <w:multiLevelType w:val="hybridMultilevel"/>
    <w:tmpl w:val="D70217A4"/>
    <w:lvl w:ilvl="0" w:tplc="04090019">
      <w:start w:val="1"/>
      <w:numFmt w:val="lowerLetter"/>
      <w:lvlText w:val="%1."/>
      <w:lvlJc w:val="left"/>
      <w:pPr>
        <w:ind w:left="1429" w:hanging="360"/>
      </w:pPr>
    </w:lvl>
    <w:lvl w:ilvl="1" w:tplc="0409000F">
      <w:start w:val="1"/>
      <w:numFmt w:val="decimal"/>
      <w:lvlText w:val="%2."/>
      <w:lvlJc w:val="left"/>
      <w:pPr>
        <w:ind w:left="2149" w:hanging="360"/>
      </w:pPr>
    </w:lvl>
    <w:lvl w:ilvl="2" w:tplc="04090019">
      <w:start w:val="1"/>
      <w:numFmt w:val="lowerLetter"/>
      <w:lvlText w:val="%3."/>
      <w:lvlJc w:val="left"/>
      <w:pPr>
        <w:ind w:left="3049" w:hanging="360"/>
      </w:pPr>
      <w:rPr>
        <w:rFonts w:hint="default"/>
      </w:rPr>
    </w:lvl>
    <w:lvl w:ilvl="3" w:tplc="04090011">
      <w:start w:val="1"/>
      <w:numFmt w:val="decimal"/>
      <w:lvlText w:val="%4)"/>
      <w:lvlJc w:val="left"/>
      <w:pPr>
        <w:ind w:left="3589" w:hanging="360"/>
      </w:pPr>
      <w:rPr>
        <w:rFonts w:hint="default"/>
      </w:rPr>
    </w:lvl>
    <w:lvl w:ilvl="4" w:tplc="0409000F">
      <w:start w:val="1"/>
      <w:numFmt w:val="decimal"/>
      <w:lvlText w:val="%5."/>
      <w:lvlJc w:val="left"/>
      <w:pPr>
        <w:ind w:left="4309" w:hanging="360"/>
      </w:pPr>
    </w:lvl>
    <w:lvl w:ilvl="5" w:tplc="04090017">
      <w:start w:val="1"/>
      <w:numFmt w:val="lowerLetter"/>
      <w:lvlText w:val="%6)"/>
      <w:lvlJc w:val="left"/>
      <w:pPr>
        <w:ind w:left="5209" w:hanging="360"/>
      </w:pPr>
      <w:rPr>
        <w:rFonts w:hint="default"/>
      </w:r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D0C33D6"/>
    <w:multiLevelType w:val="hybridMultilevel"/>
    <w:tmpl w:val="EB70D188"/>
    <w:lvl w:ilvl="0" w:tplc="B97A1F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05E25D3"/>
    <w:multiLevelType w:val="hybridMultilevel"/>
    <w:tmpl w:val="4AEA78A2"/>
    <w:lvl w:ilvl="0" w:tplc="DF346A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50C0F"/>
    <w:multiLevelType w:val="hybridMultilevel"/>
    <w:tmpl w:val="AB8A74CC"/>
    <w:lvl w:ilvl="0" w:tplc="78C24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D0D32"/>
    <w:multiLevelType w:val="hybridMultilevel"/>
    <w:tmpl w:val="D5EC735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B20746"/>
    <w:multiLevelType w:val="multilevel"/>
    <w:tmpl w:val="6562C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4A1BFD"/>
    <w:multiLevelType w:val="multilevel"/>
    <w:tmpl w:val="E1FAC122"/>
    <w:lvl w:ilvl="0">
      <w:start w:val="1"/>
      <w:numFmt w:val="decimal"/>
      <w:lvlText w:val="%1."/>
      <w:lvlJc w:val="left"/>
      <w:pPr>
        <w:ind w:left="1080" w:hanging="360"/>
      </w:pPr>
      <w:rPr>
        <w:rFonts w:ascii="Times New Roman" w:eastAsiaTheme="majorEastAsia" w:hAnsi="Times New Roman" w:cstheme="majorBidi"/>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1BF23E37"/>
    <w:multiLevelType w:val="hybridMultilevel"/>
    <w:tmpl w:val="C5921A8E"/>
    <w:lvl w:ilvl="0" w:tplc="302A44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1DF1783"/>
    <w:multiLevelType w:val="hybridMultilevel"/>
    <w:tmpl w:val="5C78FCD4"/>
    <w:lvl w:ilvl="0" w:tplc="A3740A3E">
      <w:start w:val="1"/>
      <w:numFmt w:val="decimal"/>
      <w:lvlText w:val="%1."/>
      <w:lvlJc w:val="left"/>
      <w:pPr>
        <w:ind w:left="720" w:hanging="360"/>
      </w:pPr>
      <w:rPr>
        <w:rFonts w:hint="default"/>
      </w:rPr>
    </w:lvl>
    <w:lvl w:ilvl="1" w:tplc="A86E1D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EF7461"/>
    <w:multiLevelType w:val="hybridMultilevel"/>
    <w:tmpl w:val="D9E2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D3F1D"/>
    <w:multiLevelType w:val="hybridMultilevel"/>
    <w:tmpl w:val="00CE32FC"/>
    <w:lvl w:ilvl="0" w:tplc="57108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9F6494"/>
    <w:multiLevelType w:val="hybridMultilevel"/>
    <w:tmpl w:val="0082DD02"/>
    <w:lvl w:ilvl="0" w:tplc="04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28847DE6"/>
    <w:multiLevelType w:val="hybridMultilevel"/>
    <w:tmpl w:val="79763582"/>
    <w:lvl w:ilvl="0" w:tplc="F73EC5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71340"/>
    <w:multiLevelType w:val="hybridMultilevel"/>
    <w:tmpl w:val="54C8FF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D62E0D"/>
    <w:multiLevelType w:val="hybridMultilevel"/>
    <w:tmpl w:val="53682CDA"/>
    <w:lvl w:ilvl="0" w:tplc="5B4A815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6800EC"/>
    <w:multiLevelType w:val="hybridMultilevel"/>
    <w:tmpl w:val="BF409202"/>
    <w:lvl w:ilvl="0" w:tplc="5A840A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E01C1"/>
    <w:multiLevelType w:val="hybridMultilevel"/>
    <w:tmpl w:val="0E1E0B2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37E460F8"/>
    <w:multiLevelType w:val="hybridMultilevel"/>
    <w:tmpl w:val="C728BE82"/>
    <w:lvl w:ilvl="0" w:tplc="2B48BE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D6482F"/>
    <w:multiLevelType w:val="hybridMultilevel"/>
    <w:tmpl w:val="B9AA4C58"/>
    <w:lvl w:ilvl="0" w:tplc="50ECD800">
      <w:start w:val="1"/>
      <w:numFmt w:val="decimal"/>
      <w:lvlText w:val="%1."/>
      <w:lvlJc w:val="left"/>
      <w:pPr>
        <w:ind w:left="1080" w:hanging="360"/>
      </w:pPr>
      <w:rPr>
        <w:rFonts w:asciiTheme="minorHAnsi" w:eastAsiaTheme="majorEastAsia" w:hAnsiTheme="minorHAnsi"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E86585F"/>
    <w:multiLevelType w:val="hybridMultilevel"/>
    <w:tmpl w:val="7C403C00"/>
    <w:lvl w:ilvl="0" w:tplc="FFD2E6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9C6700"/>
    <w:multiLevelType w:val="hybridMultilevel"/>
    <w:tmpl w:val="6068FB9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A56170"/>
    <w:multiLevelType w:val="hybridMultilevel"/>
    <w:tmpl w:val="9B92D1C2"/>
    <w:lvl w:ilvl="0" w:tplc="987E90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4C9A074C"/>
    <w:multiLevelType w:val="hybridMultilevel"/>
    <w:tmpl w:val="2C48542E"/>
    <w:lvl w:ilvl="0" w:tplc="5352CB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044E26"/>
    <w:multiLevelType w:val="hybridMultilevel"/>
    <w:tmpl w:val="2BDC18E6"/>
    <w:lvl w:ilvl="0" w:tplc="6FD26C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4F75B7"/>
    <w:multiLevelType w:val="hybridMultilevel"/>
    <w:tmpl w:val="2A542584"/>
    <w:lvl w:ilvl="0" w:tplc="41642DF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3" w15:restartNumberingAfterBreak="0">
    <w:nsid w:val="567D5005"/>
    <w:multiLevelType w:val="hybridMultilevel"/>
    <w:tmpl w:val="3D0EC7D0"/>
    <w:lvl w:ilvl="0" w:tplc="04090019">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34" w15:restartNumberingAfterBreak="0">
    <w:nsid w:val="57192565"/>
    <w:multiLevelType w:val="hybridMultilevel"/>
    <w:tmpl w:val="F5BCDB80"/>
    <w:lvl w:ilvl="0" w:tplc="8C72575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C7C4194"/>
    <w:multiLevelType w:val="hybridMultilevel"/>
    <w:tmpl w:val="445C0A14"/>
    <w:lvl w:ilvl="0" w:tplc="0F101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D2F30DD"/>
    <w:multiLevelType w:val="hybridMultilevel"/>
    <w:tmpl w:val="1D189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459F3"/>
    <w:multiLevelType w:val="hybridMultilevel"/>
    <w:tmpl w:val="2BDCF772"/>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BB71D65"/>
    <w:multiLevelType w:val="hybridMultilevel"/>
    <w:tmpl w:val="B532BAF4"/>
    <w:lvl w:ilvl="0" w:tplc="BEC28DE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CD045FA"/>
    <w:multiLevelType w:val="hybridMultilevel"/>
    <w:tmpl w:val="5BB2529C"/>
    <w:lvl w:ilvl="0" w:tplc="8DE0597C">
      <w:start w:val="1"/>
      <w:numFmt w:val="lowerLetter"/>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0B22052"/>
    <w:multiLevelType w:val="hybridMultilevel"/>
    <w:tmpl w:val="4F560B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CC04DC"/>
    <w:multiLevelType w:val="hybridMultilevel"/>
    <w:tmpl w:val="CBBA5AFC"/>
    <w:lvl w:ilvl="0" w:tplc="C324AE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26C791D"/>
    <w:multiLevelType w:val="hybridMultilevel"/>
    <w:tmpl w:val="6BFE65DE"/>
    <w:lvl w:ilvl="0" w:tplc="875E92E2">
      <w:start w:val="1"/>
      <w:numFmt w:val="decimal"/>
      <w:lvlText w:val="%1."/>
      <w:lvlJc w:val="left"/>
      <w:pPr>
        <w:ind w:left="1444" w:hanging="877"/>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28410EB"/>
    <w:multiLevelType w:val="hybridMultilevel"/>
    <w:tmpl w:val="68120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512E1"/>
    <w:multiLevelType w:val="hybridMultilevel"/>
    <w:tmpl w:val="F99682F4"/>
    <w:lvl w:ilvl="0" w:tplc="A9EC451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875033D"/>
    <w:multiLevelType w:val="multilevel"/>
    <w:tmpl w:val="41AAA1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8E5428F"/>
    <w:multiLevelType w:val="hybridMultilevel"/>
    <w:tmpl w:val="99CA75DE"/>
    <w:lvl w:ilvl="0" w:tplc="55AAABA0">
      <w:start w:val="1"/>
      <w:numFmt w:val="decimal"/>
      <w:lvlText w:val="%1."/>
      <w:lvlJc w:val="left"/>
      <w:pPr>
        <w:ind w:left="1080" w:hanging="360"/>
      </w:pPr>
      <w:rPr>
        <w:rFonts w:asciiTheme="minorHAnsi" w:eastAsiaTheme="minorHAnsi" w:hAnsiTheme="minorHAnsi"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BFF40B5"/>
    <w:multiLevelType w:val="hybridMultilevel"/>
    <w:tmpl w:val="51E6521C"/>
    <w:lvl w:ilvl="0" w:tplc="2F923D04">
      <w:start w:val="1"/>
      <w:numFmt w:val="lowerLetter"/>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9">
      <w:start w:val="1"/>
      <w:numFmt w:val="lowerLetter"/>
      <w:lvlText w:val="%3."/>
      <w:lvlJc w:val="left"/>
      <w:pPr>
        <w:ind w:left="1211" w:hanging="360"/>
      </w:pPr>
      <w:rPr>
        <w:rFonts w:hint="default"/>
        <w:color w:val="auto"/>
      </w:rPr>
    </w:lvl>
    <w:lvl w:ilvl="3" w:tplc="04090011">
      <w:start w:val="1"/>
      <w:numFmt w:val="decimal"/>
      <w:lvlText w:val="%4)"/>
      <w:lvlJc w:val="left"/>
      <w:pPr>
        <w:ind w:left="2880" w:hanging="360"/>
      </w:pPr>
      <w:rPr>
        <w:rFonts w:hint="default"/>
      </w:rPr>
    </w:lvl>
    <w:lvl w:ilvl="4" w:tplc="FA56399A">
      <w:start w:val="1"/>
      <w:numFmt w:val="upperRoman"/>
      <w:lvlText w:val="%5."/>
      <w:lvlJc w:val="left"/>
      <w:pPr>
        <w:ind w:left="3960" w:hanging="720"/>
      </w:pPr>
      <w:rPr>
        <w:rFonts w:hint="default"/>
      </w:rPr>
    </w:lvl>
    <w:lvl w:ilvl="5" w:tplc="32182DEE">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853253072">
    <w:abstractNumId w:val="22"/>
  </w:num>
  <w:num w:numId="2" w16cid:durableId="631209480">
    <w:abstractNumId w:val="0"/>
  </w:num>
  <w:num w:numId="3" w16cid:durableId="1287470790">
    <w:abstractNumId w:val="13"/>
  </w:num>
  <w:num w:numId="4" w16cid:durableId="1875729227">
    <w:abstractNumId w:val="25"/>
  </w:num>
  <w:num w:numId="5" w16cid:durableId="609699800">
    <w:abstractNumId w:val="11"/>
  </w:num>
  <w:num w:numId="6" w16cid:durableId="1986548935">
    <w:abstractNumId w:val="23"/>
  </w:num>
  <w:num w:numId="7" w16cid:durableId="416756479">
    <w:abstractNumId w:val="14"/>
  </w:num>
  <w:num w:numId="8" w16cid:durableId="752507199">
    <w:abstractNumId w:val="27"/>
  </w:num>
  <w:num w:numId="9" w16cid:durableId="90859745">
    <w:abstractNumId w:val="36"/>
  </w:num>
  <w:num w:numId="10" w16cid:durableId="1469010903">
    <w:abstractNumId w:val="4"/>
  </w:num>
  <w:num w:numId="11" w16cid:durableId="803737909">
    <w:abstractNumId w:val="44"/>
  </w:num>
  <w:num w:numId="12" w16cid:durableId="1301303551">
    <w:abstractNumId w:val="8"/>
  </w:num>
  <w:num w:numId="13" w16cid:durableId="471558194">
    <w:abstractNumId w:val="45"/>
  </w:num>
  <w:num w:numId="14" w16cid:durableId="58140254">
    <w:abstractNumId w:val="19"/>
  </w:num>
  <w:num w:numId="15" w16cid:durableId="589773195">
    <w:abstractNumId w:val="30"/>
  </w:num>
  <w:num w:numId="16" w16cid:durableId="1168205370">
    <w:abstractNumId w:val="38"/>
  </w:num>
  <w:num w:numId="17" w16cid:durableId="492453918">
    <w:abstractNumId w:val="20"/>
  </w:num>
  <w:num w:numId="18" w16cid:durableId="1892646873">
    <w:abstractNumId w:val="34"/>
  </w:num>
  <w:num w:numId="19" w16cid:durableId="1892226800">
    <w:abstractNumId w:val="3"/>
  </w:num>
  <w:num w:numId="20" w16cid:durableId="545023772">
    <w:abstractNumId w:val="32"/>
  </w:num>
  <w:num w:numId="21" w16cid:durableId="1691642234">
    <w:abstractNumId w:val="43"/>
  </w:num>
  <w:num w:numId="22" w16cid:durableId="1311210401">
    <w:abstractNumId w:val="9"/>
  </w:num>
  <w:num w:numId="23" w16cid:durableId="711077636">
    <w:abstractNumId w:val="28"/>
  </w:num>
  <w:num w:numId="24" w16cid:durableId="1617642403">
    <w:abstractNumId w:val="18"/>
  </w:num>
  <w:num w:numId="25" w16cid:durableId="2063627870">
    <w:abstractNumId w:val="24"/>
  </w:num>
  <w:num w:numId="26" w16cid:durableId="1012537859">
    <w:abstractNumId w:val="41"/>
  </w:num>
  <w:num w:numId="27" w16cid:durableId="737165121">
    <w:abstractNumId w:val="47"/>
  </w:num>
  <w:num w:numId="28" w16cid:durableId="1643073534">
    <w:abstractNumId w:val="2"/>
  </w:num>
  <w:num w:numId="29" w16cid:durableId="15353473">
    <w:abstractNumId w:val="15"/>
  </w:num>
  <w:num w:numId="30" w16cid:durableId="142159118">
    <w:abstractNumId w:val="37"/>
  </w:num>
  <w:num w:numId="31" w16cid:durableId="671880416">
    <w:abstractNumId w:val="39"/>
  </w:num>
  <w:num w:numId="32" w16cid:durableId="250630707">
    <w:abstractNumId w:val="6"/>
  </w:num>
  <w:num w:numId="33" w16cid:durableId="788474546">
    <w:abstractNumId w:val="7"/>
  </w:num>
  <w:num w:numId="34" w16cid:durableId="471023187">
    <w:abstractNumId w:val="17"/>
  </w:num>
  <w:num w:numId="35" w16cid:durableId="654383173">
    <w:abstractNumId w:val="35"/>
  </w:num>
  <w:num w:numId="36" w16cid:durableId="1420828304">
    <w:abstractNumId w:val="16"/>
  </w:num>
  <w:num w:numId="37" w16cid:durableId="548492502">
    <w:abstractNumId w:val="5"/>
  </w:num>
  <w:num w:numId="38" w16cid:durableId="1526358918">
    <w:abstractNumId w:val="46"/>
  </w:num>
  <w:num w:numId="39" w16cid:durableId="1721437817">
    <w:abstractNumId w:val="40"/>
  </w:num>
  <w:num w:numId="40" w16cid:durableId="1680766584">
    <w:abstractNumId w:val="42"/>
  </w:num>
  <w:num w:numId="41" w16cid:durableId="823591598">
    <w:abstractNumId w:val="21"/>
  </w:num>
  <w:num w:numId="42" w16cid:durableId="2070758804">
    <w:abstractNumId w:val="29"/>
  </w:num>
  <w:num w:numId="43" w16cid:durableId="34042871">
    <w:abstractNumId w:val="26"/>
  </w:num>
  <w:num w:numId="44" w16cid:durableId="615864919">
    <w:abstractNumId w:val="31"/>
  </w:num>
  <w:num w:numId="45" w16cid:durableId="30493736">
    <w:abstractNumId w:val="12"/>
  </w:num>
  <w:num w:numId="46" w16cid:durableId="1457213789">
    <w:abstractNumId w:val="1"/>
  </w:num>
  <w:num w:numId="47" w16cid:durableId="864365398">
    <w:abstractNumId w:val="33"/>
  </w:num>
  <w:num w:numId="48" w16cid:durableId="759834513">
    <w:abstractNumId w:val="48"/>
  </w:num>
  <w:num w:numId="49" w16cid:durableId="413629164">
    <w:abstractNumId w:val="1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72A4"/>
    <w:rsid w:val="000475C9"/>
    <w:rsid w:val="00047FF2"/>
    <w:rsid w:val="000505FE"/>
    <w:rsid w:val="00050B13"/>
    <w:rsid w:val="00050CFD"/>
    <w:rsid w:val="000514EA"/>
    <w:rsid w:val="00052A03"/>
    <w:rsid w:val="00052B28"/>
    <w:rsid w:val="0005308F"/>
    <w:rsid w:val="00053745"/>
    <w:rsid w:val="0005476F"/>
    <w:rsid w:val="00055C16"/>
    <w:rsid w:val="00055D38"/>
    <w:rsid w:val="00055EC6"/>
    <w:rsid w:val="000567C2"/>
    <w:rsid w:val="000571D4"/>
    <w:rsid w:val="000605D4"/>
    <w:rsid w:val="00061BD0"/>
    <w:rsid w:val="00062014"/>
    <w:rsid w:val="00062248"/>
    <w:rsid w:val="00064AEB"/>
    <w:rsid w:val="000652D7"/>
    <w:rsid w:val="00066E0D"/>
    <w:rsid w:val="00071D4C"/>
    <w:rsid w:val="0007332F"/>
    <w:rsid w:val="00076C6B"/>
    <w:rsid w:val="00076C6D"/>
    <w:rsid w:val="00082E45"/>
    <w:rsid w:val="00083697"/>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4CC5"/>
    <w:rsid w:val="000C54F3"/>
    <w:rsid w:val="000C5ABD"/>
    <w:rsid w:val="000C62E7"/>
    <w:rsid w:val="000C6C2C"/>
    <w:rsid w:val="000D0063"/>
    <w:rsid w:val="000D2201"/>
    <w:rsid w:val="000D7A1B"/>
    <w:rsid w:val="000E0818"/>
    <w:rsid w:val="000E2E81"/>
    <w:rsid w:val="000E4D65"/>
    <w:rsid w:val="000E59F9"/>
    <w:rsid w:val="000E5B17"/>
    <w:rsid w:val="000E7C9E"/>
    <w:rsid w:val="000F08FF"/>
    <w:rsid w:val="000F0CBA"/>
    <w:rsid w:val="000F1F3F"/>
    <w:rsid w:val="000F43DA"/>
    <w:rsid w:val="000F6478"/>
    <w:rsid w:val="000F679F"/>
    <w:rsid w:val="000F6BC1"/>
    <w:rsid w:val="000F7147"/>
    <w:rsid w:val="00100CE8"/>
    <w:rsid w:val="00106932"/>
    <w:rsid w:val="00107E62"/>
    <w:rsid w:val="00111C7F"/>
    <w:rsid w:val="00111D3B"/>
    <w:rsid w:val="00114962"/>
    <w:rsid w:val="0011550C"/>
    <w:rsid w:val="0012032C"/>
    <w:rsid w:val="00120791"/>
    <w:rsid w:val="001233E3"/>
    <w:rsid w:val="001247F4"/>
    <w:rsid w:val="00125DDA"/>
    <w:rsid w:val="001319B5"/>
    <w:rsid w:val="00131DD6"/>
    <w:rsid w:val="00132060"/>
    <w:rsid w:val="001322F0"/>
    <w:rsid w:val="001325F7"/>
    <w:rsid w:val="00136EDD"/>
    <w:rsid w:val="00140353"/>
    <w:rsid w:val="00140FF2"/>
    <w:rsid w:val="0014137B"/>
    <w:rsid w:val="00144734"/>
    <w:rsid w:val="00146A24"/>
    <w:rsid w:val="00153014"/>
    <w:rsid w:val="001544AC"/>
    <w:rsid w:val="001546DD"/>
    <w:rsid w:val="00160362"/>
    <w:rsid w:val="00160883"/>
    <w:rsid w:val="0016121C"/>
    <w:rsid w:val="001614AE"/>
    <w:rsid w:val="00161D5D"/>
    <w:rsid w:val="00162A82"/>
    <w:rsid w:val="001635CE"/>
    <w:rsid w:val="00163D2F"/>
    <w:rsid w:val="00166685"/>
    <w:rsid w:val="00170E42"/>
    <w:rsid w:val="00170F10"/>
    <w:rsid w:val="00171FEA"/>
    <w:rsid w:val="001720A0"/>
    <w:rsid w:val="00172C84"/>
    <w:rsid w:val="001747BB"/>
    <w:rsid w:val="0018134F"/>
    <w:rsid w:val="00185452"/>
    <w:rsid w:val="001874CB"/>
    <w:rsid w:val="00190B83"/>
    <w:rsid w:val="00191D44"/>
    <w:rsid w:val="0019207B"/>
    <w:rsid w:val="0019392B"/>
    <w:rsid w:val="001941BB"/>
    <w:rsid w:val="001950D0"/>
    <w:rsid w:val="001A07B0"/>
    <w:rsid w:val="001A3AD8"/>
    <w:rsid w:val="001A3D6D"/>
    <w:rsid w:val="001A457F"/>
    <w:rsid w:val="001B0B43"/>
    <w:rsid w:val="001B6BD2"/>
    <w:rsid w:val="001B70C6"/>
    <w:rsid w:val="001C116E"/>
    <w:rsid w:val="001C2C7C"/>
    <w:rsid w:val="001C41B3"/>
    <w:rsid w:val="001C5134"/>
    <w:rsid w:val="001C73F4"/>
    <w:rsid w:val="001C7E0E"/>
    <w:rsid w:val="001D11AB"/>
    <w:rsid w:val="001D2AEA"/>
    <w:rsid w:val="001D2FAA"/>
    <w:rsid w:val="001D4F5A"/>
    <w:rsid w:val="001D54E1"/>
    <w:rsid w:val="001D6320"/>
    <w:rsid w:val="001D7A5A"/>
    <w:rsid w:val="001D7C2E"/>
    <w:rsid w:val="001E00B4"/>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36413"/>
    <w:rsid w:val="00240603"/>
    <w:rsid w:val="00242198"/>
    <w:rsid w:val="002430B0"/>
    <w:rsid w:val="00247FE7"/>
    <w:rsid w:val="00250937"/>
    <w:rsid w:val="002513FC"/>
    <w:rsid w:val="0025204C"/>
    <w:rsid w:val="002526E7"/>
    <w:rsid w:val="0025490F"/>
    <w:rsid w:val="00254DE1"/>
    <w:rsid w:val="00256AC3"/>
    <w:rsid w:val="00257463"/>
    <w:rsid w:val="00262B4E"/>
    <w:rsid w:val="00263522"/>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E1F"/>
    <w:rsid w:val="002B3E78"/>
    <w:rsid w:val="002B6B0F"/>
    <w:rsid w:val="002C0210"/>
    <w:rsid w:val="002C1035"/>
    <w:rsid w:val="002C16F8"/>
    <w:rsid w:val="002C1DE7"/>
    <w:rsid w:val="002C1E5B"/>
    <w:rsid w:val="002C2C51"/>
    <w:rsid w:val="002C3B6A"/>
    <w:rsid w:val="002C3E2B"/>
    <w:rsid w:val="002C4034"/>
    <w:rsid w:val="002C46F2"/>
    <w:rsid w:val="002D1B43"/>
    <w:rsid w:val="002D5CB5"/>
    <w:rsid w:val="002D5EAD"/>
    <w:rsid w:val="002D7370"/>
    <w:rsid w:val="002D7847"/>
    <w:rsid w:val="002E145A"/>
    <w:rsid w:val="002E2B04"/>
    <w:rsid w:val="002E3951"/>
    <w:rsid w:val="002E4E44"/>
    <w:rsid w:val="002E64E6"/>
    <w:rsid w:val="002E781F"/>
    <w:rsid w:val="002F019B"/>
    <w:rsid w:val="002F148A"/>
    <w:rsid w:val="002F167E"/>
    <w:rsid w:val="002F424A"/>
    <w:rsid w:val="002F4F69"/>
    <w:rsid w:val="002F7D4D"/>
    <w:rsid w:val="00304FE4"/>
    <w:rsid w:val="00305058"/>
    <w:rsid w:val="00306AF1"/>
    <w:rsid w:val="00306BF5"/>
    <w:rsid w:val="0030785D"/>
    <w:rsid w:val="0031010C"/>
    <w:rsid w:val="00310BD5"/>
    <w:rsid w:val="00313DE7"/>
    <w:rsid w:val="00315A4A"/>
    <w:rsid w:val="00316518"/>
    <w:rsid w:val="0031745F"/>
    <w:rsid w:val="00317E00"/>
    <w:rsid w:val="00317E20"/>
    <w:rsid w:val="00320224"/>
    <w:rsid w:val="00320BE2"/>
    <w:rsid w:val="003212FA"/>
    <w:rsid w:val="003232AC"/>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A23"/>
    <w:rsid w:val="00377507"/>
    <w:rsid w:val="00377EC5"/>
    <w:rsid w:val="00381159"/>
    <w:rsid w:val="00381EAC"/>
    <w:rsid w:val="00382773"/>
    <w:rsid w:val="00383C94"/>
    <w:rsid w:val="00384595"/>
    <w:rsid w:val="00384A39"/>
    <w:rsid w:val="00386056"/>
    <w:rsid w:val="00390514"/>
    <w:rsid w:val="00391FB4"/>
    <w:rsid w:val="00396839"/>
    <w:rsid w:val="003A0314"/>
    <w:rsid w:val="003A0BC9"/>
    <w:rsid w:val="003A2654"/>
    <w:rsid w:val="003A37D7"/>
    <w:rsid w:val="003A6320"/>
    <w:rsid w:val="003B41E5"/>
    <w:rsid w:val="003B44A6"/>
    <w:rsid w:val="003B6A2A"/>
    <w:rsid w:val="003C04F8"/>
    <w:rsid w:val="003C20C6"/>
    <w:rsid w:val="003C21DC"/>
    <w:rsid w:val="003C3D0B"/>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231"/>
    <w:rsid w:val="003F6ABA"/>
    <w:rsid w:val="003F6B8B"/>
    <w:rsid w:val="003F76FD"/>
    <w:rsid w:val="003F7B75"/>
    <w:rsid w:val="00400C58"/>
    <w:rsid w:val="004017E6"/>
    <w:rsid w:val="0040204C"/>
    <w:rsid w:val="0040550B"/>
    <w:rsid w:val="00406640"/>
    <w:rsid w:val="00407704"/>
    <w:rsid w:val="004078D9"/>
    <w:rsid w:val="0041008D"/>
    <w:rsid w:val="0041074F"/>
    <w:rsid w:val="00413D6B"/>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5034E"/>
    <w:rsid w:val="00451785"/>
    <w:rsid w:val="004519A2"/>
    <w:rsid w:val="00452D9D"/>
    <w:rsid w:val="00452D9F"/>
    <w:rsid w:val="0045406A"/>
    <w:rsid w:val="004548EB"/>
    <w:rsid w:val="0045692A"/>
    <w:rsid w:val="0045711D"/>
    <w:rsid w:val="00461402"/>
    <w:rsid w:val="00461AAC"/>
    <w:rsid w:val="004664B7"/>
    <w:rsid w:val="00466E1A"/>
    <w:rsid w:val="00470A23"/>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42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D007E"/>
    <w:rsid w:val="004D00A6"/>
    <w:rsid w:val="004D0483"/>
    <w:rsid w:val="004D19F8"/>
    <w:rsid w:val="004D241D"/>
    <w:rsid w:val="004D4BCD"/>
    <w:rsid w:val="004D5F6B"/>
    <w:rsid w:val="004D7287"/>
    <w:rsid w:val="004D7CAA"/>
    <w:rsid w:val="004E0853"/>
    <w:rsid w:val="004E2A88"/>
    <w:rsid w:val="004E311E"/>
    <w:rsid w:val="004E4835"/>
    <w:rsid w:val="004E5296"/>
    <w:rsid w:val="004E5C03"/>
    <w:rsid w:val="004E7395"/>
    <w:rsid w:val="004E7EBB"/>
    <w:rsid w:val="004F0873"/>
    <w:rsid w:val="004F128E"/>
    <w:rsid w:val="004F1520"/>
    <w:rsid w:val="004F1F6A"/>
    <w:rsid w:val="004F2441"/>
    <w:rsid w:val="004F26F0"/>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37A6"/>
    <w:rsid w:val="00514BB6"/>
    <w:rsid w:val="00514C8A"/>
    <w:rsid w:val="0051529A"/>
    <w:rsid w:val="0051723C"/>
    <w:rsid w:val="0051760A"/>
    <w:rsid w:val="0052240F"/>
    <w:rsid w:val="00523D37"/>
    <w:rsid w:val="0052584F"/>
    <w:rsid w:val="00527509"/>
    <w:rsid w:val="005277F3"/>
    <w:rsid w:val="00537214"/>
    <w:rsid w:val="00540438"/>
    <w:rsid w:val="00540C80"/>
    <w:rsid w:val="00541895"/>
    <w:rsid w:val="00542195"/>
    <w:rsid w:val="0054440F"/>
    <w:rsid w:val="00544EBE"/>
    <w:rsid w:val="0054583A"/>
    <w:rsid w:val="005604A1"/>
    <w:rsid w:val="00560CF6"/>
    <w:rsid w:val="00562A91"/>
    <w:rsid w:val="0056301E"/>
    <w:rsid w:val="00563E37"/>
    <w:rsid w:val="00564075"/>
    <w:rsid w:val="0056509F"/>
    <w:rsid w:val="00566BEA"/>
    <w:rsid w:val="00567A26"/>
    <w:rsid w:val="005708E8"/>
    <w:rsid w:val="00570CB4"/>
    <w:rsid w:val="00571B35"/>
    <w:rsid w:val="00574049"/>
    <w:rsid w:val="0057571A"/>
    <w:rsid w:val="00575A9D"/>
    <w:rsid w:val="0058213A"/>
    <w:rsid w:val="00584893"/>
    <w:rsid w:val="00585874"/>
    <w:rsid w:val="00586465"/>
    <w:rsid w:val="00587763"/>
    <w:rsid w:val="00590505"/>
    <w:rsid w:val="0059196A"/>
    <w:rsid w:val="00591A95"/>
    <w:rsid w:val="00591CE7"/>
    <w:rsid w:val="00595A7A"/>
    <w:rsid w:val="00595F9F"/>
    <w:rsid w:val="005A1328"/>
    <w:rsid w:val="005A1C51"/>
    <w:rsid w:val="005A1E78"/>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5162"/>
    <w:rsid w:val="005E692A"/>
    <w:rsid w:val="005F2FCC"/>
    <w:rsid w:val="005F4B90"/>
    <w:rsid w:val="005F56A5"/>
    <w:rsid w:val="005F5A29"/>
    <w:rsid w:val="005F647B"/>
    <w:rsid w:val="0060147B"/>
    <w:rsid w:val="00602F15"/>
    <w:rsid w:val="00603AA2"/>
    <w:rsid w:val="00604021"/>
    <w:rsid w:val="0060753A"/>
    <w:rsid w:val="006149C7"/>
    <w:rsid w:val="00617026"/>
    <w:rsid w:val="0061738E"/>
    <w:rsid w:val="00621072"/>
    <w:rsid w:val="0062134B"/>
    <w:rsid w:val="006226CB"/>
    <w:rsid w:val="00625F82"/>
    <w:rsid w:val="00627AAF"/>
    <w:rsid w:val="0063196B"/>
    <w:rsid w:val="00634963"/>
    <w:rsid w:val="00635F16"/>
    <w:rsid w:val="0063614E"/>
    <w:rsid w:val="00637752"/>
    <w:rsid w:val="00637CE2"/>
    <w:rsid w:val="00641921"/>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989"/>
    <w:rsid w:val="00664A43"/>
    <w:rsid w:val="006655E4"/>
    <w:rsid w:val="0066647F"/>
    <w:rsid w:val="006703D2"/>
    <w:rsid w:val="00671D9B"/>
    <w:rsid w:val="006721A0"/>
    <w:rsid w:val="00673586"/>
    <w:rsid w:val="00674EEC"/>
    <w:rsid w:val="00675793"/>
    <w:rsid w:val="006759F0"/>
    <w:rsid w:val="00675A54"/>
    <w:rsid w:val="00676152"/>
    <w:rsid w:val="00677996"/>
    <w:rsid w:val="00677A72"/>
    <w:rsid w:val="006819BB"/>
    <w:rsid w:val="00684E10"/>
    <w:rsid w:val="006859E5"/>
    <w:rsid w:val="00686C03"/>
    <w:rsid w:val="006908F1"/>
    <w:rsid w:val="0069139E"/>
    <w:rsid w:val="00691D7A"/>
    <w:rsid w:val="0069233D"/>
    <w:rsid w:val="006929A7"/>
    <w:rsid w:val="00692E2B"/>
    <w:rsid w:val="00693057"/>
    <w:rsid w:val="00694D3C"/>
    <w:rsid w:val="00695246"/>
    <w:rsid w:val="00696BA8"/>
    <w:rsid w:val="006A4F15"/>
    <w:rsid w:val="006A655F"/>
    <w:rsid w:val="006A6F7E"/>
    <w:rsid w:val="006A7096"/>
    <w:rsid w:val="006A731E"/>
    <w:rsid w:val="006B1283"/>
    <w:rsid w:val="006B1669"/>
    <w:rsid w:val="006B177C"/>
    <w:rsid w:val="006B1ED9"/>
    <w:rsid w:val="006B34EA"/>
    <w:rsid w:val="006B4CAB"/>
    <w:rsid w:val="006C1979"/>
    <w:rsid w:val="006C3DC5"/>
    <w:rsid w:val="006C6A31"/>
    <w:rsid w:val="006C7D61"/>
    <w:rsid w:val="006D026A"/>
    <w:rsid w:val="006D2457"/>
    <w:rsid w:val="006D2DBE"/>
    <w:rsid w:val="006D2EC9"/>
    <w:rsid w:val="006D3324"/>
    <w:rsid w:val="006D3516"/>
    <w:rsid w:val="006D38DB"/>
    <w:rsid w:val="006D3C86"/>
    <w:rsid w:val="006D6F91"/>
    <w:rsid w:val="006E075C"/>
    <w:rsid w:val="006E0A03"/>
    <w:rsid w:val="006E23FC"/>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1C4C"/>
    <w:rsid w:val="00743D5D"/>
    <w:rsid w:val="00744A15"/>
    <w:rsid w:val="007475A5"/>
    <w:rsid w:val="00750CC0"/>
    <w:rsid w:val="00751C0A"/>
    <w:rsid w:val="00751EE5"/>
    <w:rsid w:val="007527B8"/>
    <w:rsid w:val="00752F68"/>
    <w:rsid w:val="00753F77"/>
    <w:rsid w:val="00756B52"/>
    <w:rsid w:val="007577DA"/>
    <w:rsid w:val="0076194F"/>
    <w:rsid w:val="00761A2A"/>
    <w:rsid w:val="0076271C"/>
    <w:rsid w:val="0076397A"/>
    <w:rsid w:val="0077026D"/>
    <w:rsid w:val="00770742"/>
    <w:rsid w:val="007718B7"/>
    <w:rsid w:val="00771BC7"/>
    <w:rsid w:val="00773367"/>
    <w:rsid w:val="0077451E"/>
    <w:rsid w:val="00777FC5"/>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105A"/>
    <w:rsid w:val="007B1EC9"/>
    <w:rsid w:val="007B214F"/>
    <w:rsid w:val="007B3A1D"/>
    <w:rsid w:val="007B4768"/>
    <w:rsid w:val="007B5F38"/>
    <w:rsid w:val="007B715F"/>
    <w:rsid w:val="007C0229"/>
    <w:rsid w:val="007C2E01"/>
    <w:rsid w:val="007C59A3"/>
    <w:rsid w:val="007C66EB"/>
    <w:rsid w:val="007C7CD2"/>
    <w:rsid w:val="007D0B33"/>
    <w:rsid w:val="007D1B8E"/>
    <w:rsid w:val="007D1F88"/>
    <w:rsid w:val="007D4864"/>
    <w:rsid w:val="007D4E44"/>
    <w:rsid w:val="007D61D8"/>
    <w:rsid w:val="007D6524"/>
    <w:rsid w:val="007E034B"/>
    <w:rsid w:val="007E03F3"/>
    <w:rsid w:val="007E1CA1"/>
    <w:rsid w:val="007E1DED"/>
    <w:rsid w:val="007E1FE3"/>
    <w:rsid w:val="007E3CD7"/>
    <w:rsid w:val="007E5496"/>
    <w:rsid w:val="007E612F"/>
    <w:rsid w:val="007F2772"/>
    <w:rsid w:val="007F2AB1"/>
    <w:rsid w:val="007F39E4"/>
    <w:rsid w:val="007F4985"/>
    <w:rsid w:val="008012FE"/>
    <w:rsid w:val="008015F4"/>
    <w:rsid w:val="00801CD4"/>
    <w:rsid w:val="00804F08"/>
    <w:rsid w:val="00805782"/>
    <w:rsid w:val="00805D4C"/>
    <w:rsid w:val="00805DF7"/>
    <w:rsid w:val="00806214"/>
    <w:rsid w:val="00806DAA"/>
    <w:rsid w:val="008106D9"/>
    <w:rsid w:val="0081304B"/>
    <w:rsid w:val="00814423"/>
    <w:rsid w:val="0081465C"/>
    <w:rsid w:val="00814A70"/>
    <w:rsid w:val="008178F4"/>
    <w:rsid w:val="008221F8"/>
    <w:rsid w:val="00825B8D"/>
    <w:rsid w:val="00831F45"/>
    <w:rsid w:val="008328BC"/>
    <w:rsid w:val="00832D94"/>
    <w:rsid w:val="00832E75"/>
    <w:rsid w:val="008374E6"/>
    <w:rsid w:val="008377E1"/>
    <w:rsid w:val="00841672"/>
    <w:rsid w:val="0084421C"/>
    <w:rsid w:val="008449ED"/>
    <w:rsid w:val="00844C29"/>
    <w:rsid w:val="0084518B"/>
    <w:rsid w:val="00846878"/>
    <w:rsid w:val="00847EC6"/>
    <w:rsid w:val="008532A2"/>
    <w:rsid w:val="00853517"/>
    <w:rsid w:val="00857B83"/>
    <w:rsid w:val="008602F6"/>
    <w:rsid w:val="008619EB"/>
    <w:rsid w:val="00862551"/>
    <w:rsid w:val="00862DA9"/>
    <w:rsid w:val="00863A5F"/>
    <w:rsid w:val="008678AB"/>
    <w:rsid w:val="00871145"/>
    <w:rsid w:val="00871453"/>
    <w:rsid w:val="00871633"/>
    <w:rsid w:val="008722C7"/>
    <w:rsid w:val="00872379"/>
    <w:rsid w:val="008736B6"/>
    <w:rsid w:val="00874D2E"/>
    <w:rsid w:val="00875DD6"/>
    <w:rsid w:val="00882356"/>
    <w:rsid w:val="00882D9B"/>
    <w:rsid w:val="00883557"/>
    <w:rsid w:val="008849E2"/>
    <w:rsid w:val="00891C44"/>
    <w:rsid w:val="00892091"/>
    <w:rsid w:val="0089309B"/>
    <w:rsid w:val="008966B1"/>
    <w:rsid w:val="0089707B"/>
    <w:rsid w:val="00897CA0"/>
    <w:rsid w:val="008A0E91"/>
    <w:rsid w:val="008A172F"/>
    <w:rsid w:val="008A1829"/>
    <w:rsid w:val="008A3C97"/>
    <w:rsid w:val="008A59CC"/>
    <w:rsid w:val="008A74A7"/>
    <w:rsid w:val="008B0FDD"/>
    <w:rsid w:val="008B21DE"/>
    <w:rsid w:val="008B3945"/>
    <w:rsid w:val="008B3B8C"/>
    <w:rsid w:val="008B3DB4"/>
    <w:rsid w:val="008B4370"/>
    <w:rsid w:val="008B78D4"/>
    <w:rsid w:val="008C0249"/>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4D85"/>
    <w:rsid w:val="008F5DDE"/>
    <w:rsid w:val="00901109"/>
    <w:rsid w:val="00902979"/>
    <w:rsid w:val="00902FE1"/>
    <w:rsid w:val="0090336C"/>
    <w:rsid w:val="00904A33"/>
    <w:rsid w:val="0091392A"/>
    <w:rsid w:val="00914F88"/>
    <w:rsid w:val="00920993"/>
    <w:rsid w:val="00920B39"/>
    <w:rsid w:val="00921BE8"/>
    <w:rsid w:val="0092219B"/>
    <w:rsid w:val="009225C1"/>
    <w:rsid w:val="00923768"/>
    <w:rsid w:val="00925008"/>
    <w:rsid w:val="00925B91"/>
    <w:rsid w:val="0092722B"/>
    <w:rsid w:val="009278E3"/>
    <w:rsid w:val="00927A26"/>
    <w:rsid w:val="009317EC"/>
    <w:rsid w:val="00931D19"/>
    <w:rsid w:val="00933E26"/>
    <w:rsid w:val="00934173"/>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6E21"/>
    <w:rsid w:val="00987913"/>
    <w:rsid w:val="00991F59"/>
    <w:rsid w:val="00992148"/>
    <w:rsid w:val="00992FB1"/>
    <w:rsid w:val="009938D3"/>
    <w:rsid w:val="00996371"/>
    <w:rsid w:val="009A1D74"/>
    <w:rsid w:val="009A58D3"/>
    <w:rsid w:val="009A5A76"/>
    <w:rsid w:val="009A6B56"/>
    <w:rsid w:val="009B18B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6EBF"/>
    <w:rsid w:val="009D6F10"/>
    <w:rsid w:val="009E1107"/>
    <w:rsid w:val="009E4EC1"/>
    <w:rsid w:val="009E503B"/>
    <w:rsid w:val="009F15B7"/>
    <w:rsid w:val="009F1AA2"/>
    <w:rsid w:val="009F2CC2"/>
    <w:rsid w:val="009F4EF9"/>
    <w:rsid w:val="009F5E51"/>
    <w:rsid w:val="009F7B57"/>
    <w:rsid w:val="00A00189"/>
    <w:rsid w:val="00A01DB9"/>
    <w:rsid w:val="00A02BF8"/>
    <w:rsid w:val="00A0322F"/>
    <w:rsid w:val="00A03CFA"/>
    <w:rsid w:val="00A05567"/>
    <w:rsid w:val="00A11AD7"/>
    <w:rsid w:val="00A133DB"/>
    <w:rsid w:val="00A17A4E"/>
    <w:rsid w:val="00A2267E"/>
    <w:rsid w:val="00A22A33"/>
    <w:rsid w:val="00A230C6"/>
    <w:rsid w:val="00A234DD"/>
    <w:rsid w:val="00A23A4D"/>
    <w:rsid w:val="00A30F55"/>
    <w:rsid w:val="00A31BC9"/>
    <w:rsid w:val="00A31FD8"/>
    <w:rsid w:val="00A34C66"/>
    <w:rsid w:val="00A3578F"/>
    <w:rsid w:val="00A37709"/>
    <w:rsid w:val="00A4354B"/>
    <w:rsid w:val="00A43814"/>
    <w:rsid w:val="00A43B5E"/>
    <w:rsid w:val="00A44B20"/>
    <w:rsid w:val="00A54EF6"/>
    <w:rsid w:val="00A5761C"/>
    <w:rsid w:val="00A60992"/>
    <w:rsid w:val="00A6117A"/>
    <w:rsid w:val="00A62AFD"/>
    <w:rsid w:val="00A64432"/>
    <w:rsid w:val="00A651EA"/>
    <w:rsid w:val="00A656E1"/>
    <w:rsid w:val="00A66AD9"/>
    <w:rsid w:val="00A7012D"/>
    <w:rsid w:val="00A71978"/>
    <w:rsid w:val="00A71B4F"/>
    <w:rsid w:val="00A71DD0"/>
    <w:rsid w:val="00A73EF9"/>
    <w:rsid w:val="00A7497B"/>
    <w:rsid w:val="00A75658"/>
    <w:rsid w:val="00A76539"/>
    <w:rsid w:val="00A77BDB"/>
    <w:rsid w:val="00A77E56"/>
    <w:rsid w:val="00A8114B"/>
    <w:rsid w:val="00A830DC"/>
    <w:rsid w:val="00A8372B"/>
    <w:rsid w:val="00A86936"/>
    <w:rsid w:val="00A9056D"/>
    <w:rsid w:val="00A9501A"/>
    <w:rsid w:val="00A95DEF"/>
    <w:rsid w:val="00A96756"/>
    <w:rsid w:val="00A97505"/>
    <w:rsid w:val="00AA0B6C"/>
    <w:rsid w:val="00AA2586"/>
    <w:rsid w:val="00AA3C46"/>
    <w:rsid w:val="00AA6A1C"/>
    <w:rsid w:val="00AB1428"/>
    <w:rsid w:val="00AB1ED7"/>
    <w:rsid w:val="00AB2565"/>
    <w:rsid w:val="00AB446D"/>
    <w:rsid w:val="00AB793D"/>
    <w:rsid w:val="00AC05B3"/>
    <w:rsid w:val="00AC2CB8"/>
    <w:rsid w:val="00AC518F"/>
    <w:rsid w:val="00AC5E21"/>
    <w:rsid w:val="00AD0791"/>
    <w:rsid w:val="00AD1303"/>
    <w:rsid w:val="00AD18AE"/>
    <w:rsid w:val="00AD1ADD"/>
    <w:rsid w:val="00AD1B30"/>
    <w:rsid w:val="00AD1B67"/>
    <w:rsid w:val="00AD3D7D"/>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107EF"/>
    <w:rsid w:val="00B12740"/>
    <w:rsid w:val="00B12EFA"/>
    <w:rsid w:val="00B135A4"/>
    <w:rsid w:val="00B13846"/>
    <w:rsid w:val="00B149DB"/>
    <w:rsid w:val="00B22DCA"/>
    <w:rsid w:val="00B232C6"/>
    <w:rsid w:val="00B23DC0"/>
    <w:rsid w:val="00B2733B"/>
    <w:rsid w:val="00B27974"/>
    <w:rsid w:val="00B31882"/>
    <w:rsid w:val="00B31E6D"/>
    <w:rsid w:val="00B33D1C"/>
    <w:rsid w:val="00B35768"/>
    <w:rsid w:val="00B3677C"/>
    <w:rsid w:val="00B37D78"/>
    <w:rsid w:val="00B40194"/>
    <w:rsid w:val="00B4058A"/>
    <w:rsid w:val="00B40EDD"/>
    <w:rsid w:val="00B424EF"/>
    <w:rsid w:val="00B4299A"/>
    <w:rsid w:val="00B42EA1"/>
    <w:rsid w:val="00B43D13"/>
    <w:rsid w:val="00B44A6C"/>
    <w:rsid w:val="00B452FC"/>
    <w:rsid w:val="00B529A2"/>
    <w:rsid w:val="00B53365"/>
    <w:rsid w:val="00B535F1"/>
    <w:rsid w:val="00B54BFE"/>
    <w:rsid w:val="00B54EF6"/>
    <w:rsid w:val="00B5763A"/>
    <w:rsid w:val="00B60365"/>
    <w:rsid w:val="00B60615"/>
    <w:rsid w:val="00B61925"/>
    <w:rsid w:val="00B62D77"/>
    <w:rsid w:val="00B6592D"/>
    <w:rsid w:val="00B66455"/>
    <w:rsid w:val="00B66AA9"/>
    <w:rsid w:val="00B70502"/>
    <w:rsid w:val="00B70745"/>
    <w:rsid w:val="00B760EE"/>
    <w:rsid w:val="00B76CDB"/>
    <w:rsid w:val="00B77E83"/>
    <w:rsid w:val="00B81BC5"/>
    <w:rsid w:val="00B8458C"/>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6041"/>
    <w:rsid w:val="00BB7A16"/>
    <w:rsid w:val="00BC03B4"/>
    <w:rsid w:val="00BC2526"/>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301D"/>
    <w:rsid w:val="00BF48E9"/>
    <w:rsid w:val="00BF5CB3"/>
    <w:rsid w:val="00BF6721"/>
    <w:rsid w:val="00C03B05"/>
    <w:rsid w:val="00C04FEE"/>
    <w:rsid w:val="00C05C05"/>
    <w:rsid w:val="00C064D5"/>
    <w:rsid w:val="00C07255"/>
    <w:rsid w:val="00C07CAE"/>
    <w:rsid w:val="00C1019A"/>
    <w:rsid w:val="00C1074A"/>
    <w:rsid w:val="00C11D1D"/>
    <w:rsid w:val="00C11F78"/>
    <w:rsid w:val="00C1474A"/>
    <w:rsid w:val="00C14FD9"/>
    <w:rsid w:val="00C15281"/>
    <w:rsid w:val="00C1662F"/>
    <w:rsid w:val="00C22887"/>
    <w:rsid w:val="00C22C40"/>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597E"/>
    <w:rsid w:val="00C45DCC"/>
    <w:rsid w:val="00C46027"/>
    <w:rsid w:val="00C500CB"/>
    <w:rsid w:val="00C530E9"/>
    <w:rsid w:val="00C57FBD"/>
    <w:rsid w:val="00C62FF7"/>
    <w:rsid w:val="00C6333D"/>
    <w:rsid w:val="00C6423A"/>
    <w:rsid w:val="00C67B4F"/>
    <w:rsid w:val="00C701BE"/>
    <w:rsid w:val="00C70494"/>
    <w:rsid w:val="00C7129B"/>
    <w:rsid w:val="00C7180C"/>
    <w:rsid w:val="00C72FEF"/>
    <w:rsid w:val="00C73312"/>
    <w:rsid w:val="00C76616"/>
    <w:rsid w:val="00C76633"/>
    <w:rsid w:val="00C827FA"/>
    <w:rsid w:val="00C87112"/>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C0F2F"/>
    <w:rsid w:val="00CC7B79"/>
    <w:rsid w:val="00CC7F23"/>
    <w:rsid w:val="00CD2957"/>
    <w:rsid w:val="00CD3B73"/>
    <w:rsid w:val="00CD70BA"/>
    <w:rsid w:val="00CE069D"/>
    <w:rsid w:val="00CE07B1"/>
    <w:rsid w:val="00CE15D7"/>
    <w:rsid w:val="00CE3437"/>
    <w:rsid w:val="00CE5BDD"/>
    <w:rsid w:val="00CF0E02"/>
    <w:rsid w:val="00CF1C17"/>
    <w:rsid w:val="00CF2FE8"/>
    <w:rsid w:val="00CF4E32"/>
    <w:rsid w:val="00CF4EC6"/>
    <w:rsid w:val="00CF5CE4"/>
    <w:rsid w:val="00CF77D4"/>
    <w:rsid w:val="00D0064F"/>
    <w:rsid w:val="00D009D2"/>
    <w:rsid w:val="00D00CEA"/>
    <w:rsid w:val="00D01317"/>
    <w:rsid w:val="00D02AE1"/>
    <w:rsid w:val="00D031AB"/>
    <w:rsid w:val="00D0469C"/>
    <w:rsid w:val="00D04F80"/>
    <w:rsid w:val="00D050E6"/>
    <w:rsid w:val="00D0526C"/>
    <w:rsid w:val="00D05366"/>
    <w:rsid w:val="00D06719"/>
    <w:rsid w:val="00D068C7"/>
    <w:rsid w:val="00D06F62"/>
    <w:rsid w:val="00D11C28"/>
    <w:rsid w:val="00D12BA3"/>
    <w:rsid w:val="00D12FC7"/>
    <w:rsid w:val="00D14E7F"/>
    <w:rsid w:val="00D14F9C"/>
    <w:rsid w:val="00D15702"/>
    <w:rsid w:val="00D163FB"/>
    <w:rsid w:val="00D1671F"/>
    <w:rsid w:val="00D173AC"/>
    <w:rsid w:val="00D21372"/>
    <w:rsid w:val="00D2555C"/>
    <w:rsid w:val="00D25CFB"/>
    <w:rsid w:val="00D26AB1"/>
    <w:rsid w:val="00D2786C"/>
    <w:rsid w:val="00D309AB"/>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A78"/>
    <w:rsid w:val="00D53C5E"/>
    <w:rsid w:val="00D54597"/>
    <w:rsid w:val="00D545B1"/>
    <w:rsid w:val="00D55603"/>
    <w:rsid w:val="00D55DCE"/>
    <w:rsid w:val="00D648D3"/>
    <w:rsid w:val="00D64D7D"/>
    <w:rsid w:val="00D66787"/>
    <w:rsid w:val="00D6707A"/>
    <w:rsid w:val="00D715F0"/>
    <w:rsid w:val="00D71A77"/>
    <w:rsid w:val="00D7299C"/>
    <w:rsid w:val="00D7572C"/>
    <w:rsid w:val="00D77FD4"/>
    <w:rsid w:val="00D80A53"/>
    <w:rsid w:val="00D8668A"/>
    <w:rsid w:val="00D8678B"/>
    <w:rsid w:val="00D86E6C"/>
    <w:rsid w:val="00D928D1"/>
    <w:rsid w:val="00D93FD3"/>
    <w:rsid w:val="00D94D71"/>
    <w:rsid w:val="00D9532B"/>
    <w:rsid w:val="00D95DD7"/>
    <w:rsid w:val="00D97B96"/>
    <w:rsid w:val="00DA03B6"/>
    <w:rsid w:val="00DA2A6F"/>
    <w:rsid w:val="00DA38E3"/>
    <w:rsid w:val="00DA7810"/>
    <w:rsid w:val="00DA7F28"/>
    <w:rsid w:val="00DB1EAA"/>
    <w:rsid w:val="00DB4D13"/>
    <w:rsid w:val="00DB5565"/>
    <w:rsid w:val="00DB617E"/>
    <w:rsid w:val="00DC0793"/>
    <w:rsid w:val="00DC0DFA"/>
    <w:rsid w:val="00DC0DFB"/>
    <w:rsid w:val="00DC19AE"/>
    <w:rsid w:val="00DC1D26"/>
    <w:rsid w:val="00DC1F28"/>
    <w:rsid w:val="00DC4CC3"/>
    <w:rsid w:val="00DC5AA5"/>
    <w:rsid w:val="00DC5F21"/>
    <w:rsid w:val="00DD02B2"/>
    <w:rsid w:val="00DD2185"/>
    <w:rsid w:val="00DD3080"/>
    <w:rsid w:val="00DD3E12"/>
    <w:rsid w:val="00DD46D8"/>
    <w:rsid w:val="00DE419B"/>
    <w:rsid w:val="00DE4DD8"/>
    <w:rsid w:val="00DF2D1A"/>
    <w:rsid w:val="00DF439C"/>
    <w:rsid w:val="00DF4527"/>
    <w:rsid w:val="00DF77B3"/>
    <w:rsid w:val="00DF7F75"/>
    <w:rsid w:val="00E00012"/>
    <w:rsid w:val="00E00482"/>
    <w:rsid w:val="00E02B9C"/>
    <w:rsid w:val="00E034A0"/>
    <w:rsid w:val="00E04599"/>
    <w:rsid w:val="00E04A04"/>
    <w:rsid w:val="00E04D83"/>
    <w:rsid w:val="00E060D1"/>
    <w:rsid w:val="00E11382"/>
    <w:rsid w:val="00E1184E"/>
    <w:rsid w:val="00E126D2"/>
    <w:rsid w:val="00E13920"/>
    <w:rsid w:val="00E14088"/>
    <w:rsid w:val="00E15CE5"/>
    <w:rsid w:val="00E16671"/>
    <w:rsid w:val="00E16AAC"/>
    <w:rsid w:val="00E201CC"/>
    <w:rsid w:val="00E20758"/>
    <w:rsid w:val="00E21367"/>
    <w:rsid w:val="00E21EC2"/>
    <w:rsid w:val="00E220D9"/>
    <w:rsid w:val="00E2213C"/>
    <w:rsid w:val="00E23240"/>
    <w:rsid w:val="00E239F1"/>
    <w:rsid w:val="00E23F4E"/>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688C"/>
    <w:rsid w:val="00E46B17"/>
    <w:rsid w:val="00E526F6"/>
    <w:rsid w:val="00E6350E"/>
    <w:rsid w:val="00E660B4"/>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B71"/>
    <w:rsid w:val="00E92F82"/>
    <w:rsid w:val="00E932C6"/>
    <w:rsid w:val="00E947A5"/>
    <w:rsid w:val="00E961AB"/>
    <w:rsid w:val="00EA2694"/>
    <w:rsid w:val="00EA3F9B"/>
    <w:rsid w:val="00EA4A5E"/>
    <w:rsid w:val="00EB0567"/>
    <w:rsid w:val="00EB14B4"/>
    <w:rsid w:val="00EB1C0D"/>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49D3"/>
    <w:rsid w:val="00EE5D84"/>
    <w:rsid w:val="00EE5E87"/>
    <w:rsid w:val="00EE7DA4"/>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134A9"/>
    <w:rsid w:val="00F178D0"/>
    <w:rsid w:val="00F242FA"/>
    <w:rsid w:val="00F25B0D"/>
    <w:rsid w:val="00F302DD"/>
    <w:rsid w:val="00F30568"/>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64967"/>
    <w:rsid w:val="00F65248"/>
    <w:rsid w:val="00F67214"/>
    <w:rsid w:val="00F71BC7"/>
    <w:rsid w:val="00F72BCC"/>
    <w:rsid w:val="00F73F3D"/>
    <w:rsid w:val="00F76562"/>
    <w:rsid w:val="00F77E9F"/>
    <w:rsid w:val="00F81012"/>
    <w:rsid w:val="00F82AC5"/>
    <w:rsid w:val="00F8306A"/>
    <w:rsid w:val="00F852B8"/>
    <w:rsid w:val="00F86C96"/>
    <w:rsid w:val="00F876D7"/>
    <w:rsid w:val="00F900F2"/>
    <w:rsid w:val="00F911F4"/>
    <w:rsid w:val="00F921B8"/>
    <w:rsid w:val="00F96010"/>
    <w:rsid w:val="00FA022A"/>
    <w:rsid w:val="00FA0338"/>
    <w:rsid w:val="00FA0465"/>
    <w:rsid w:val="00FA0569"/>
    <w:rsid w:val="00FA0848"/>
    <w:rsid w:val="00FA10EF"/>
    <w:rsid w:val="00FA19DD"/>
    <w:rsid w:val="00FA6401"/>
    <w:rsid w:val="00FA734A"/>
    <w:rsid w:val="00FB004B"/>
    <w:rsid w:val="00FB16EF"/>
    <w:rsid w:val="00FB1852"/>
    <w:rsid w:val="00FB2FD1"/>
    <w:rsid w:val="00FB7986"/>
    <w:rsid w:val="00FC6106"/>
    <w:rsid w:val="00FC6F86"/>
    <w:rsid w:val="00FD0ABB"/>
    <w:rsid w:val="00FD0CFD"/>
    <w:rsid w:val="00FD18CD"/>
    <w:rsid w:val="00FD64CC"/>
    <w:rsid w:val="00FE10CC"/>
    <w:rsid w:val="00FE332F"/>
    <w:rsid w:val="00FE3520"/>
    <w:rsid w:val="00FE5DBD"/>
    <w:rsid w:val="00FE5FDA"/>
    <w:rsid w:val="00FE7374"/>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6B"/>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4</TotalTime>
  <Pages>41</Pages>
  <Words>19780</Words>
  <Characters>112748</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42</cp:revision>
  <cp:lastPrinted>2023-07-28T02:10:00Z</cp:lastPrinted>
  <dcterms:created xsi:type="dcterms:W3CDTF">2023-06-14T04:02:00Z</dcterms:created>
  <dcterms:modified xsi:type="dcterms:W3CDTF">2023-07-28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